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608EA" w:rsidRDefault="00283C98" w:rsidP="002960DC">
      <w:pPr>
        <w:pStyle w:val="Heading1"/>
        <w:jc w:val="center"/>
      </w:pPr>
      <w:r>
        <w:t>Literature Review</w:t>
      </w:r>
    </w:p>
    <w:p w:rsidR="00443F26" w:rsidRDefault="00443F26" w:rsidP="00FD093B">
      <w:pPr>
        <w:pStyle w:val="Heading2"/>
        <w:numPr>
          <w:ilvl w:val="0"/>
          <w:numId w:val="1"/>
        </w:numPr>
      </w:pPr>
      <w:r>
        <w:t xml:space="preserve">Human Presence Detection </w:t>
      </w:r>
    </w:p>
    <w:p w:rsidR="00D86932" w:rsidRPr="001C3667" w:rsidRDefault="00D86932" w:rsidP="005F53CC">
      <w:pPr>
        <w:jc w:val="both"/>
      </w:pPr>
      <w:r>
        <w:t xml:space="preserve">Within the scientific fraternity, </w:t>
      </w:r>
      <w:r w:rsidR="00757167">
        <w:t>human presence detection</w:t>
      </w:r>
      <w:r w:rsidR="00AD4476">
        <w:t xml:space="preserve"> (HPD)</w:t>
      </w:r>
      <w:r w:rsidR="00757167">
        <w:t xml:space="preserve"> has been a topic of great interest, given that the applications of this domain transcend several </w:t>
      </w:r>
      <w:r w:rsidR="007C4EB4">
        <w:t>use cases</w:t>
      </w:r>
      <w:r w:rsidR="00757167">
        <w:t xml:space="preserve"> including energy management, security and surveillance systems, automation, and adaptive management in the face of climate change </w:t>
      </w:r>
      <w:r w:rsidR="00757167">
        <w:fldChar w:fldCharType="begin"/>
      </w:r>
      <w:r w:rsidR="00757167">
        <w:instrText xml:space="preserve"> ADDIN ZOTERO_ITEM CSL_CITATION {"citationID":"Tc8C5ge5","properties":{"formattedCitation":"(Puurunen {\\i{}et al.}, 2021)","plainCitation":"(Puurunen et al., 2021)","noteIndex":0},"citationItems":[{"id":2617,"uris":["http://zotero.org/users/local/IXw2rQxB/items/R9IQ7KAH"],"itemData":{"id":2617,"type":"paper-conference","abstract":"The thermal sensor employing MEMS technology has enabled high accuracy, smaller footprint, low-noise, compact size, and contactless measurement in many embedded computing applications. In the Industrial Internet of Things and home automation system, the automation of different devices requires detecting human presence to initiate proper functioning. We have presented a low-proﬁle IoT platform for realizing the human presence by using the Omron D6T-44L06 thermal sensor. The entire prototype has been built over Aurdino Nano. The experimentation has been conducted mainly in two phases—ﬁrst, implementing the hardware for the dataset preparation and second, creating a model for Artiﬁcial Neural Network(ANN). The prototype built was ﬁrst used for logging data in the presence and absence of humans using the thermal sensor, and then the model was trained using Keras library in Python. Finally, the realized and trained model has an efﬁciency of 99.6% and was further validated by experimental outlook.","container-title":"2021 IEEE 7th World Forum on Internet of Things (WF-IoT)","DOI":"10.1109/WF-IoT51360.2021.9595529","event-place":"New Orleans, LA, USA","event-title":"2021 IEEE 7th World Forum on Internet of Things (WF-IoT)","ISBN":"978-1-66544-431-6","language":"en","license":"https://ieeexplore.ieee.org/Xplorehelp/downloads/license-information/IEEE.html","page":"669-673","publisher":"IEEE","publisher-place":"New Orleans, LA, USA","source":"DOI.org (Crossref)","title":"Human Presence Detection with Thermal Sensor using Multilayer Perceptron Algorithm","URL":"https://ieeexplore.ieee.org/document/9595529/","author":[{"family":"Puurunen","given":"Lassi"},{"family":"Chaudhary","given":"Jatin"},{"family":"Kanth","given":"Rajeev"},{"family":"Heikkonen","given":"Jukka"}],"accessed":{"date-parts":[["2025",2,18]]},"issued":{"date-parts":[["2021",6,14]]}}}],"schema":"https://github.com/citation-style-language/schema/raw/master/csl-citation.json"} </w:instrText>
      </w:r>
      <w:r w:rsidR="00757167">
        <w:fldChar w:fldCharType="separate"/>
      </w:r>
      <w:r w:rsidR="00757167" w:rsidRPr="00757167">
        <w:rPr>
          <w:rFonts w:ascii="Calibri" w:hAnsi="Calibri" w:cs="Calibri"/>
          <w:szCs w:val="24"/>
        </w:rPr>
        <w:t>(</w:t>
      </w:r>
      <w:proofErr w:type="spellStart"/>
      <w:r w:rsidR="00757167" w:rsidRPr="00757167">
        <w:rPr>
          <w:rFonts w:ascii="Calibri" w:hAnsi="Calibri" w:cs="Calibri"/>
          <w:szCs w:val="24"/>
        </w:rPr>
        <w:t>Puurunen</w:t>
      </w:r>
      <w:proofErr w:type="spellEnd"/>
      <w:r w:rsidR="00757167" w:rsidRPr="00757167">
        <w:rPr>
          <w:rFonts w:ascii="Calibri" w:hAnsi="Calibri" w:cs="Calibri"/>
          <w:szCs w:val="24"/>
        </w:rPr>
        <w:t xml:space="preserve"> </w:t>
      </w:r>
      <w:r w:rsidR="00757167" w:rsidRPr="00757167">
        <w:rPr>
          <w:rFonts w:ascii="Calibri" w:hAnsi="Calibri" w:cs="Calibri"/>
          <w:i/>
          <w:iCs/>
          <w:szCs w:val="24"/>
        </w:rPr>
        <w:t>et al.</w:t>
      </w:r>
      <w:r w:rsidR="00757167" w:rsidRPr="00757167">
        <w:rPr>
          <w:rFonts w:ascii="Calibri" w:hAnsi="Calibri" w:cs="Calibri"/>
          <w:szCs w:val="24"/>
        </w:rPr>
        <w:t>, 2021)</w:t>
      </w:r>
      <w:r w:rsidR="00757167">
        <w:fldChar w:fldCharType="end"/>
      </w:r>
      <w:r>
        <w:t xml:space="preserve">. </w:t>
      </w:r>
      <w:r w:rsidR="00757167">
        <w:t xml:space="preserve">In particular, for </w:t>
      </w:r>
      <w:r w:rsidR="00BA35D3" w:rsidRPr="00D86932">
        <w:t xml:space="preserve">surveillance </w:t>
      </w:r>
      <w:r w:rsidR="00C2726B" w:rsidRPr="00D86932">
        <w:t xml:space="preserve">and security </w:t>
      </w:r>
      <w:r w:rsidR="00BA35D3" w:rsidRPr="00D86932">
        <w:t>systems within smart buildings, homes, and factories</w:t>
      </w:r>
      <w:r w:rsidR="00757167">
        <w:t>, h</w:t>
      </w:r>
      <w:r w:rsidR="00757167" w:rsidRPr="00D86932">
        <w:t xml:space="preserve">uman presence detection is </w:t>
      </w:r>
      <w:r w:rsidR="00757167">
        <w:t>crucial</w:t>
      </w:r>
      <w:r w:rsidR="00757167">
        <w:t xml:space="preserve">. </w:t>
      </w:r>
      <w:r w:rsidR="00BA35D3" w:rsidRPr="00D86932">
        <w:t xml:space="preserve"> </w:t>
      </w:r>
      <w:r>
        <w:fldChar w:fldCharType="begin"/>
      </w:r>
      <w:r>
        <w:instrText xml:space="preserve"> ADDIN ZOTERO_ITEM CSL_CITATION {"citationID":"Jl6wudZO","properties":{"formattedCitation":"(Doan {\\i{}et al.}, 2024)","plainCitation":"(Doan et al., 2024)","noteIndex":0},"citationItems":[{"id":2611,"uris":["http://zotero.org/users/local/IXw2rQxB/items/GRH622P6"],"itemData":{"id":2611,"type":"article-journal","abstract":"Passive Infrared (PIR) Sensors have been used widely in human detection indoors nowadays due to their low cost and range. However, traditional PIR sensors may get fault detection, especially when the human is in a static pose. To overcome this limitation, a Machine Learning (ML)-based PIR sensor is proposed in this work for detection accuracy enhancement. The Learning Vector Quantization (LVQ) approach is used to be easily implemented in the embedded device (which requires a low computational complexity) to provide a real-time response. The experimental scenarios to create the datasets are conducted in two distinct locations for training and testing purposes. In each location, participants performed a series of different activities and left the room unoccupied. Data is collected via a PIR sensor and then wireless transmitted to a computer for training and testing. In the test set, the presence of humans with an accuracy of 89.25 % is obtained using the proposed LVQ algorithm prediction. Finally, the LVQ is implemented on an embedded device based on Xtensa Dual-Core 32-bit LX6 CPU to form an intelligent PIR (iPIR)-based LVQ sensor, this novel iPIR sensor then is evaluated and tested with a remarkable result.","container-title":"Engineering Research Express","DOI":"10.1088/2631-8695/ad351e","ISSN":"2631-8695","issue":"1","journalAbbreviation":"Eng. Res. Express","language":"en","note":"publisher: IOP Publishing","page":"015326","source":"Institute of Physics","title":"Intelligent passive infrared sensor based on learning vector quantization for human detection","volume":"6","author":[{"family":"Doan","given":"Tuan Kiet"},{"family":"Nguyen","given":"Thi Nhat Linh"},{"family":"Hoang","given":"Ngoc Chau"},{"family":"Le","given":"Minh Thuy"},{"family":"Nguyen","given":"Quoc Cuong"}],"issued":{"date-parts":[["2024",3]]}}}],"schema":"https://github.com/citation-style-language/schema/raw/master/csl-citation.json"} </w:instrText>
      </w:r>
      <w:r>
        <w:fldChar w:fldCharType="separate"/>
      </w:r>
      <w:r w:rsidRPr="00D86932">
        <w:rPr>
          <w:rFonts w:ascii="Calibri" w:hAnsi="Calibri" w:cs="Calibri"/>
          <w:szCs w:val="24"/>
        </w:rPr>
        <w:t xml:space="preserve">(Doan </w:t>
      </w:r>
      <w:r w:rsidRPr="00D86932">
        <w:rPr>
          <w:rFonts w:ascii="Calibri" w:hAnsi="Calibri" w:cs="Calibri"/>
          <w:i/>
          <w:iCs/>
          <w:szCs w:val="24"/>
        </w:rPr>
        <w:t>et al.</w:t>
      </w:r>
      <w:r w:rsidRPr="00D86932">
        <w:rPr>
          <w:rFonts w:ascii="Calibri" w:hAnsi="Calibri" w:cs="Calibri"/>
          <w:szCs w:val="24"/>
        </w:rPr>
        <w:t>, 2024)</w:t>
      </w:r>
      <w:r>
        <w:fldChar w:fldCharType="end"/>
      </w:r>
      <w:r w:rsidR="00BA35D3" w:rsidRPr="00D86932">
        <w:t xml:space="preserve">. </w:t>
      </w:r>
      <w:r w:rsidR="003935EC" w:rsidRPr="00D86932">
        <w:t>As such</w:t>
      </w:r>
      <w:r w:rsidR="00F815EF" w:rsidRPr="00D86932">
        <w:t xml:space="preserve">, </w:t>
      </w:r>
      <w:r w:rsidR="003935EC" w:rsidRPr="00D86932">
        <w:t xml:space="preserve">the use of </w:t>
      </w:r>
      <w:r w:rsidR="00F81FB1">
        <w:t xml:space="preserve">device-free </w:t>
      </w:r>
      <w:r w:rsidR="003935EC" w:rsidRPr="00D86932">
        <w:t xml:space="preserve">technology </w:t>
      </w:r>
      <w:r w:rsidRPr="00D86932">
        <w:t>becomes imperative when an individual’s presence becomes infeasible, dangerous, or highly costly</w:t>
      </w:r>
      <w:r w:rsidR="003935EC" w:rsidRPr="00D86932">
        <w:t xml:space="preserve"> </w:t>
      </w:r>
      <w:r w:rsidRPr="00D86932">
        <w:fldChar w:fldCharType="begin"/>
      </w:r>
      <w:r w:rsidRPr="00D86932">
        <w:instrText xml:space="preserve"> ADDIN ZOTERO_ITEM CSL_CITATION {"citationID":"ew9Bmtb1","properties":{"formattedCitation":"(Nanzer and Rogers, 2007)","plainCitation":"(Nanzer and Rogers, 2007)","noteIndex":0},"citationItems":[{"id":2613,"uris":["http://zotero.org/users/local/IXw2rQxB/items/YIPDV9I9"],"itemData":{"id":2613,"type":"article-journal","container-title":"IEEE Transactions on Microwave Theory and Techniques","DOI":"10.1109/TMTT.2007.909872","ISSN":"0018-9480","issue":"12","journalAbbreviation":"IEEE Trans. Microwave Theory Techn.","license":"https://ieeexplore.ieee.org/Xplorehelp/downloads/license-information/IEEE.html","page":"2727-2733","source":"DOI.org (Crossref)","title":"Human Presence Detection Using Millimeter-Wave Radiometry","volume":"55","author":[{"family":"Nanzer","given":"Jeffrey A."},{"family":"Rogers","given":"Robert L."}],"issued":{"date-parts":[["2007",12]]}}}],"schema":"https://github.com/citation-style-language/schema/raw/master/csl-citation.json"} </w:instrText>
      </w:r>
      <w:r w:rsidRPr="00D86932">
        <w:fldChar w:fldCharType="separate"/>
      </w:r>
      <w:r w:rsidRPr="00D86932">
        <w:rPr>
          <w:rFonts w:ascii="Calibri" w:hAnsi="Calibri" w:cs="Calibri"/>
        </w:rPr>
        <w:t>(</w:t>
      </w:r>
      <w:proofErr w:type="spellStart"/>
      <w:r w:rsidRPr="00D86932">
        <w:rPr>
          <w:rFonts w:ascii="Calibri" w:hAnsi="Calibri" w:cs="Calibri"/>
        </w:rPr>
        <w:t>Nanzer</w:t>
      </w:r>
      <w:proofErr w:type="spellEnd"/>
      <w:r w:rsidRPr="00D86932">
        <w:rPr>
          <w:rFonts w:ascii="Calibri" w:hAnsi="Calibri" w:cs="Calibri"/>
        </w:rPr>
        <w:t xml:space="preserve"> and Rogers, 2007)</w:t>
      </w:r>
      <w:r w:rsidRPr="00D86932">
        <w:fldChar w:fldCharType="end"/>
      </w:r>
      <w:r w:rsidR="00F815EF" w:rsidRPr="00D86932">
        <w:t xml:space="preserve">. </w:t>
      </w:r>
      <w:r w:rsidR="00757167">
        <w:t>Therefore</w:t>
      </w:r>
      <w:r w:rsidR="00BA35D3" w:rsidRPr="00D86932">
        <w:t xml:space="preserve">, improving </w:t>
      </w:r>
      <w:r w:rsidR="00757167">
        <w:t xml:space="preserve">the </w:t>
      </w:r>
      <w:r w:rsidR="00BA35D3" w:rsidRPr="00D86932">
        <w:t>human detection accuracy</w:t>
      </w:r>
      <w:r w:rsidRPr="00D86932">
        <w:t xml:space="preserve"> of such technologies</w:t>
      </w:r>
      <w:r w:rsidR="00BA35D3" w:rsidRPr="00D86932">
        <w:t xml:space="preserve"> is a fundamental aspect of the system's performance. </w:t>
      </w:r>
      <w:r w:rsidR="00757167">
        <w:t xml:space="preserve">Henceforth, the option of adequate technologies for human perception has surfaced as an eminent area of contemporary research with a plethora of research </w:t>
      </w:r>
      <w:r w:rsidR="001C3667">
        <w:t xml:space="preserve">focusing </w:t>
      </w:r>
      <w:r w:rsidR="00757167">
        <w:t xml:space="preserve">on the </w:t>
      </w:r>
      <w:r w:rsidR="001C3667">
        <w:t>dev</w:t>
      </w:r>
      <w:r w:rsidR="00757167">
        <w:t>e</w:t>
      </w:r>
      <w:r w:rsidR="001C3667">
        <w:t>lopment</w:t>
      </w:r>
      <w:r w:rsidR="00757167">
        <w:t xml:space="preserve"> of different sensor technologies and machine learning (ML) models</w:t>
      </w:r>
      <w:r w:rsidR="001C3667">
        <w:t xml:space="preserve"> as attempts to evade the shortcomings in the existing systems</w:t>
      </w:r>
      <w:r w:rsidR="00757167">
        <w:t xml:space="preserve">. </w:t>
      </w:r>
    </w:p>
    <w:p w:rsidR="0083082E" w:rsidRDefault="0083082E" w:rsidP="00FD093B">
      <w:pPr>
        <w:pStyle w:val="Heading2"/>
        <w:numPr>
          <w:ilvl w:val="0"/>
          <w:numId w:val="1"/>
        </w:numPr>
      </w:pPr>
      <w:r>
        <w:t xml:space="preserve">Sensor </w:t>
      </w:r>
      <w:r w:rsidR="002960DC">
        <w:t>Technologies</w:t>
      </w:r>
      <w:r>
        <w:t xml:space="preserve"> for Human Presence Detection</w:t>
      </w:r>
    </w:p>
    <w:p w:rsidR="00FD093B" w:rsidRDefault="00FD093B" w:rsidP="00FD093B">
      <w:pPr>
        <w:rPr>
          <w:b/>
          <w:i/>
        </w:rPr>
      </w:pPr>
      <w:r w:rsidRPr="00FD093B">
        <w:rPr>
          <w:b/>
          <w:i/>
        </w:rPr>
        <w:t xml:space="preserve">Passive Infrared (PIR) Sensors </w:t>
      </w:r>
    </w:p>
    <w:p w:rsidR="002C68B8" w:rsidRDefault="002E5C0B" w:rsidP="00BF5E59">
      <w:pPr>
        <w:jc w:val="both"/>
      </w:pPr>
      <w:r>
        <w:t xml:space="preserve">Concerning the accumulation of </w:t>
      </w:r>
      <w:r w:rsidR="00BF5E59">
        <w:t xml:space="preserve">occupancy data, a diverse array of sensor technologies can be employed and each of them presents its own merits and shortcomings. Among the myriad of available sensor technology types, PIR sensors have been the focus of several scholarly works due to their cost-effectiveness, non-invasive dynamics, and simple nature </w:t>
      </w:r>
      <w:r w:rsidR="00BF5E59">
        <w:fldChar w:fldCharType="begin"/>
      </w:r>
      <w:r w:rsidR="00BF5E59">
        <w:instrText xml:space="preserve"> ADDIN ZOTERO_ITEM CSL_CITATION {"citationID":"WkV4BcOz","properties":{"formattedCitation":"(Shokrollahi {\\i{}et al.}, 2024)","plainCitation":"(Shokrollahi et al., 2024)","noteIndex":0},"citationItems":[{"id":2630,"uris":["http://zotero.org/users/local/IXw2rQxB/items/87WUEKS7"],"itemData":{"id":2630,"type":"article-journal","abstract":"Buildings are rapidly becoming more digitized, largely due to developments in the internet of things (IoT). This provides both opportunities and challenges. One of the central challenges in the process of digitizing buildings is the ability to monitor these buildings’ status effectively. This monitoring is essential for services that rely on information about the presence and activities of individuals within different areas of these buildings. Occupancy information (including people counting, occupancy detection, location tracking, and activity detection) plays a vital role in the management of smart buildings. In this article, we primarily focus on the use of passive infrared (PIR) sensors for gathering occupancy information. PIR sensors are among the most widely used sensors for this purpose due to their consideration of privacy concerns, cost-effectiveness, and low processing complexity compared to other sensors. Despite numerous literature reviews in the field of occupancy information, there is currently no literature review dedicated to occupancy information derived specifically from PIR sensors. Therefore, this review analyzes articles that specifically explore the application of PIR sensors for obtaining occupancy information. It provides a comprehensive literature review of PIR sensor technology from 2015 to 2023, focusing on applications in people counting, activity detection, and localization (tracking and location). It consolidates findings from articles that have explored and enhanced the capabilities of PIR sensors in these interconnected domains. This review thoroughly examines the application of various techniques, machine learning algorithms, and configurations for PIR sensors in indoor building environments, emphasizing not only the data processing aspects but also their advantages, limitations, and efficacy in producing accurate occupancy information. These developments are crucial for improving building management systems in terms of energy efficiency, security, and user comfort, among other operational aspects. The article seeks to offer a thorough analysis of the present state and potential future advancements of PIR sensor technology in efficiently monitoring and understanding occupancy information by classifying and analyzing improvements in these domains.","container-title":"Sensors","DOI":"10.3390/s24051533","ISSN":"1424-8220","issue":"5","language":"en","license":"http://creativecommons.org/licenses/by/3.0/","note":"number: 5\npublisher: Multidisciplinary Digital Publishing Institute","page":"1533","source":"www.mdpi.com","title":"Passive Infrared Sensor-Based Occupancy Monitoring in Smart Buildings: A Review of Methodologies and Machine Learning Approaches","title-short":"Passive Infrared Sensor-Based Occupancy Monitoring in Smart Buildings","volume":"24","author":[{"family":"Shokrollahi","given":"Azad"},{"family":"Persson","given":"Jan A."},{"family":"Malekian","given":"Reza"},{"family":"Sarkheyli-Hägele","given":"Arezoo"},{"family":"Karlsson","given":"Fredrik"}],"issued":{"date-parts":[["2024",1]]}}}],"schema":"https://github.com/citation-style-language/schema/raw/master/csl-citation.json"} </w:instrText>
      </w:r>
      <w:r w:rsidR="00BF5E59">
        <w:fldChar w:fldCharType="separate"/>
      </w:r>
      <w:r w:rsidR="00BF5E59" w:rsidRPr="00BF5E59">
        <w:rPr>
          <w:rFonts w:ascii="Calibri" w:hAnsi="Calibri" w:cs="Calibri"/>
          <w:szCs w:val="24"/>
        </w:rPr>
        <w:t>(</w:t>
      </w:r>
      <w:proofErr w:type="spellStart"/>
      <w:r w:rsidR="00BF5E59" w:rsidRPr="00BF5E59">
        <w:rPr>
          <w:rFonts w:ascii="Calibri" w:hAnsi="Calibri" w:cs="Calibri"/>
          <w:szCs w:val="24"/>
        </w:rPr>
        <w:t>Shokrollahi</w:t>
      </w:r>
      <w:proofErr w:type="spellEnd"/>
      <w:r w:rsidR="00BF5E59" w:rsidRPr="00BF5E59">
        <w:rPr>
          <w:rFonts w:ascii="Calibri" w:hAnsi="Calibri" w:cs="Calibri"/>
          <w:szCs w:val="24"/>
        </w:rPr>
        <w:t xml:space="preserve"> </w:t>
      </w:r>
      <w:r w:rsidR="00BF5E59" w:rsidRPr="00BF5E59">
        <w:rPr>
          <w:rFonts w:ascii="Calibri" w:hAnsi="Calibri" w:cs="Calibri"/>
          <w:i/>
          <w:iCs/>
          <w:szCs w:val="24"/>
        </w:rPr>
        <w:t>et al.</w:t>
      </w:r>
      <w:r w:rsidR="00BF5E59" w:rsidRPr="00BF5E59">
        <w:rPr>
          <w:rFonts w:ascii="Calibri" w:hAnsi="Calibri" w:cs="Calibri"/>
          <w:szCs w:val="24"/>
        </w:rPr>
        <w:t>, 2024)</w:t>
      </w:r>
      <w:r w:rsidR="00BF5E59">
        <w:fldChar w:fldCharType="end"/>
      </w:r>
      <w:r w:rsidR="00BF5E59">
        <w:t xml:space="preserve">. In this sense, one of the research works has been done by Andrews et al. </w:t>
      </w:r>
      <w:r w:rsidR="00BF5E59">
        <w:fldChar w:fldCharType="begin"/>
      </w:r>
      <w:r w:rsidR="00BF5E59">
        <w:instrText xml:space="preserve"> ADDIN ZOTERO_ITEM CSL_CITATION {"citationID":"qKbTwcCk","properties":{"formattedCitation":"(2020)","plainCitation":"(2020)","noteIndex":0},"citationItems":[{"id":2629,"uris":["http://zotero.org/users/local/IXw2rQxB/items/DAZYA7YZ"],"itemData":{"id":2629,"type":"paper-conference","container-title":"2020 IEEE/ION Position, Location and Navigation Symposium (PLANS)","DOI":"10.1109/PLANS46316.2020.9109909","event-place":"Portland, OR, USA","event-title":"2020 IEEE/ION Position, Location and Navigation Symposium (PLANS)","ISBN":"978-1-72810-244-3","license":"https://ieeexplore.ieee.org/Xplorehelp/downloads/license-information/IEEE.html","page":"1295-1304","publisher":"IEEE","publisher-place":"Portland, OR, USA","source":"DOI.org (Crossref)","title":"A Motion Induced Passive Infrared (PIR) Sensor for Stationary Human Occupancy Detection","URL":"https://ieeexplore.ieee.org/document/9109909/","author":[{"family":"Andrews","given":"Jack"},{"family":"Kowsika","given":"Meghana"},{"family":"Vakil","given":"Asad"},{"family":"Li","given":"Jia"}],"accessed":{"date-parts":[["2025",2,18]]},"issued":{"date-parts":[["2020",4]]}},"label":"page","suppress-author":true}],"schema":"https://github.com/citation-style-language/schema/raw/master/csl-citation.json"} </w:instrText>
      </w:r>
      <w:r w:rsidR="00BF5E59">
        <w:fldChar w:fldCharType="separate"/>
      </w:r>
      <w:r w:rsidR="00BF5E59" w:rsidRPr="00BF5E59">
        <w:rPr>
          <w:rFonts w:ascii="Calibri" w:hAnsi="Calibri" w:cs="Calibri"/>
        </w:rPr>
        <w:t>(2020)</w:t>
      </w:r>
      <w:r w:rsidR="00BF5E59">
        <w:fldChar w:fldCharType="end"/>
      </w:r>
      <w:r w:rsidR="00BF5E59">
        <w:t xml:space="preserve"> who developed a </w:t>
      </w:r>
      <w:r w:rsidR="00364CE0">
        <w:t>cost-effective</w:t>
      </w:r>
      <w:r w:rsidR="00BF5E59">
        <w:t xml:space="preserve"> </w:t>
      </w:r>
      <w:r w:rsidR="00364CE0">
        <w:t>way to detect stationary humans within indoor spaces thereby delineating a novel method to straddle the sensor on a mobile platform. Leveraging an artificial neural network (ANN), the study showcased an augmented scope of the sensor functionalities for detecting the occupancy parameters while presenting a 91% accuracy for the count estimates of the room occupation and a 93% accuracy in distinguishing human targets</w:t>
      </w:r>
      <w:proofErr w:type="gramStart"/>
      <w:r w:rsidR="00364CE0">
        <w:t xml:space="preserve">. </w:t>
      </w:r>
      <w:proofErr w:type="gramEnd"/>
      <w:r w:rsidR="00364CE0">
        <w:t xml:space="preserve">Likewise, Doan et al. </w:t>
      </w:r>
      <w:r w:rsidR="00364CE0">
        <w:fldChar w:fldCharType="begin"/>
      </w:r>
      <w:r w:rsidR="00364CE0">
        <w:instrText xml:space="preserve"> ADDIN ZOTERO_ITEM CSL_CITATION {"citationID":"cuzUZt3G","properties":{"formattedCitation":"(2024)","plainCitation":"(2024)","noteIndex":0},"citationItems":[{"id":2611,"uris":["http://zotero.org/users/local/IXw2rQxB/items/GRH622P6"],"itemData":{"id":2611,"type":"article-journal","abstract":"Passive Infrared (PIR) Sensors have been used widely in human detection indoors nowadays due to their low cost and range. However, traditional PIR sensors may get fault detection, especially when the human is in a static pose. To overcome this limitation, a Machine Learning (ML)-based PIR sensor is proposed in this work for detection accuracy enhancement. The Learning Vector Quantization (LVQ) approach is used to be easily implemented in the embedded device (which requires a low computational complexity) to provide a real-time response. The experimental scenarios to create the datasets are conducted in two distinct locations for training and testing purposes. In each location, participants performed a series of different activities and left the room unoccupied. Data is collected via a PIR sensor and then wireless transmitted to a computer for training and testing. In the test set, the presence of humans with an accuracy of 89.25 % is obtained using the proposed LVQ algorithm prediction. Finally, the LVQ is implemented on an embedded device based on Xtensa Dual-Core 32-bit LX6 CPU to form an intelligent PIR (iPIR)-based LVQ sensor, this novel iPIR sensor then is evaluated and tested with a remarkable result.","container-title":"Engineering Research Express","DOI":"10.1088/2631-8695/ad351e","ISSN":"2631-8695","issue":"1","journalAbbreviation":"Eng. Res. Express","language":"en","note":"publisher: IOP Publishing","page":"015326","source":"Institute of Physics","title":"Intelligent passive infrared sensor based on learning vector quantization for human detection","volume":"6","author":[{"family":"Doan","given":"Tuan Kiet"},{"family":"Nguyen","given":"Thi Nhat Linh"},{"family":"Hoang","given":"Ngoc Chau"},{"family":"Le","given":"Minh Thuy"},{"family":"Nguyen","given":"Quoc Cuong"}],"issued":{"date-parts":[["2024",3]]}},"label":"page","suppress-author":true}],"schema":"https://github.com/citation-style-language/schema/raw/master/csl-citation.json"} </w:instrText>
      </w:r>
      <w:r w:rsidR="00364CE0">
        <w:fldChar w:fldCharType="separate"/>
      </w:r>
      <w:r w:rsidR="00364CE0" w:rsidRPr="00364CE0">
        <w:rPr>
          <w:rFonts w:ascii="Calibri" w:hAnsi="Calibri" w:cs="Calibri"/>
        </w:rPr>
        <w:t>(2024)</w:t>
      </w:r>
      <w:r w:rsidR="00364CE0">
        <w:fldChar w:fldCharType="end"/>
      </w:r>
      <w:r w:rsidR="00364CE0">
        <w:t xml:space="preserve"> </w:t>
      </w:r>
      <w:r w:rsidR="002C68B8">
        <w:t>put forward a machine learning (ML), in particular, learning vector quantization (LVQ) based PIR sensor technology to improve human detection accuracy</w:t>
      </w:r>
      <w:r w:rsidR="00364CE0">
        <w:t>.</w:t>
      </w:r>
      <w:r w:rsidR="002C68B8">
        <w:t xml:space="preserve"> By analyzing the functioning of the intelligent sensor in distinct environments within two distinct locations, the study authors made use of generalized LVQ (GLVQ) and generalized matrix LVQ (GMLVQ) to reveal detection accuracies of 86.1% and 89.25%, respectively thereby highlighting remarkable potential owing to the lesser computational costs of the technology </w:t>
      </w:r>
      <w:r w:rsidR="002C68B8">
        <w:fldChar w:fldCharType="begin"/>
      </w:r>
      <w:r w:rsidR="002C68B8">
        <w:instrText xml:space="preserve"> ADDIN ZOTERO_ITEM CSL_CITATION {"citationID":"X3ov8Ex0","properties":{"formattedCitation":"(Doan {\\i{}et al.}, 2024)","plainCitation":"(Doan et al., 2024)","noteIndex":0},"citationItems":[{"id":2611,"uris":["http://zotero.org/users/local/IXw2rQxB/items/GRH622P6"],"itemData":{"id":2611,"type":"article-journal","abstract":"Passive Infrared (PIR) Sensors have been used widely in human detection indoors nowadays due to their low cost and range. However, traditional PIR sensors may get fault detection, especially when the human is in a static pose. To overcome this limitation, a Machine Learning (ML)-based PIR sensor is proposed in this work for detection accuracy enhancement. The Learning Vector Quantization (LVQ) approach is used to be easily implemented in the embedded device (which requires a low computational complexity) to provide a real-time response. The experimental scenarios to create the datasets are conducted in two distinct locations for training and testing purposes. In each location, participants performed a series of different activities and left the room unoccupied. Data is collected via a PIR sensor and then wireless transmitted to a computer for training and testing. In the test set, the presence of humans with an accuracy of 89.25 % is obtained using the proposed LVQ algorithm prediction. Finally, the LVQ is implemented on an embedded device based on Xtensa Dual-Core 32-bit LX6 CPU to form an intelligent PIR (iPIR)-based LVQ sensor, this novel iPIR sensor then is evaluated and tested with a remarkable result.","container-title":"Engineering Research Express","DOI":"10.1088/2631-8695/ad351e","ISSN":"2631-8695","issue":"1","journalAbbreviation":"Eng. Res. Express","language":"en","note":"publisher: IOP Publishing","page":"015326","source":"Institute of Physics","title":"Intelligent passive infrared sensor based on learning vector quantization for human detection","volume":"6","author":[{"family":"Doan","given":"Tuan Kiet"},{"family":"Nguyen","given":"Thi Nhat Linh"},{"family":"Hoang","given":"Ngoc Chau"},{"family":"Le","given":"Minh Thuy"},{"family":"Nguyen","given":"Quoc Cuong"}],"issued":{"date-parts":[["2024",3]]}}}],"schema":"https://github.com/citation-style-language/schema/raw/master/csl-citation.json"} </w:instrText>
      </w:r>
      <w:r w:rsidR="002C68B8">
        <w:fldChar w:fldCharType="separate"/>
      </w:r>
      <w:r w:rsidR="002C68B8" w:rsidRPr="002C68B8">
        <w:rPr>
          <w:rFonts w:ascii="Calibri" w:hAnsi="Calibri" w:cs="Calibri"/>
          <w:szCs w:val="24"/>
        </w:rPr>
        <w:t xml:space="preserve">(Doan </w:t>
      </w:r>
      <w:r w:rsidR="002C68B8" w:rsidRPr="002C68B8">
        <w:rPr>
          <w:rFonts w:ascii="Calibri" w:hAnsi="Calibri" w:cs="Calibri"/>
          <w:i/>
          <w:iCs/>
          <w:szCs w:val="24"/>
        </w:rPr>
        <w:t>et al.</w:t>
      </w:r>
      <w:r w:rsidR="002C68B8" w:rsidRPr="002C68B8">
        <w:rPr>
          <w:rFonts w:ascii="Calibri" w:hAnsi="Calibri" w:cs="Calibri"/>
          <w:szCs w:val="24"/>
        </w:rPr>
        <w:t>, 2024)</w:t>
      </w:r>
      <w:r w:rsidR="002C68B8">
        <w:fldChar w:fldCharType="end"/>
      </w:r>
      <w:r w:rsidR="002C68B8">
        <w:t>.</w:t>
      </w:r>
    </w:p>
    <w:p w:rsidR="00FD093B" w:rsidRDefault="00FD093B" w:rsidP="00FD093B">
      <w:pPr>
        <w:rPr>
          <w:b/>
          <w:i/>
        </w:rPr>
      </w:pPr>
      <w:r w:rsidRPr="00FD093B">
        <w:rPr>
          <w:b/>
          <w:i/>
        </w:rPr>
        <w:t>Vision-based Sensors</w:t>
      </w:r>
    </w:p>
    <w:p w:rsidR="007C4EB4" w:rsidRDefault="007C4EB4" w:rsidP="00F9459C">
      <w:pPr>
        <w:jc w:val="both"/>
      </w:pPr>
      <w:r>
        <w:t>The technological shortcomings of PIR sensors including the lack of detection of static humans</w:t>
      </w:r>
      <w:r w:rsidR="00F9459C">
        <w:t>, sensitivity to sunshine radiations and airflow</w:t>
      </w:r>
      <w:r>
        <w:t xml:space="preserve">, </w:t>
      </w:r>
      <w:r w:rsidR="00F9459C">
        <w:t xml:space="preserve">and the sub-optimal distinction between humans and animals </w:t>
      </w:r>
      <w:r>
        <w:t xml:space="preserve">paved a pathway for </w:t>
      </w:r>
      <w:r w:rsidR="00F9459C">
        <w:t>alternative</w:t>
      </w:r>
      <w:r>
        <w:t xml:space="preserve"> technology </w:t>
      </w:r>
      <w:r w:rsidR="00F9459C">
        <w:t xml:space="preserve">options </w:t>
      </w:r>
      <w:r>
        <w:t xml:space="preserve">such as vision-based sensors. </w:t>
      </w:r>
      <w:r w:rsidR="00F9459C">
        <w:t xml:space="preserve">In this regard, research work by </w:t>
      </w:r>
      <w:proofErr w:type="spellStart"/>
      <w:r w:rsidR="00F9459C">
        <w:t>Benezeth</w:t>
      </w:r>
      <w:proofErr w:type="spellEnd"/>
      <w:r w:rsidR="00F9459C">
        <w:t xml:space="preserve"> et al. </w:t>
      </w:r>
      <w:r w:rsidR="00F9459C">
        <w:fldChar w:fldCharType="begin"/>
      </w:r>
      <w:r w:rsidR="00F9459C">
        <w:instrText xml:space="preserve"> ADDIN ZOTERO_ITEM CSL_CITATION {"citationID":"fW6buZ64","properties":{"formattedCitation":"(2011)","plainCitation":"(2011)","noteIndex":0},"citationItems":[{"id":2624,"uris":["http://zotero.org/users/local/IXw2rQxB/items/S4FASJU2"],"itemData":{"id":2624,"type":"article-journal","container-title":"Energy and Buildings","DOI":"10.1016/j.enbuild.2010.09.014","ISSN":"03787788","issue":"2-3","journalAbbreviation":"Energy and Buildings","language":"en","license":"https://www.elsevier.com/tdm/userlicense/1.0/","page":"305-314","source":"DOI.org (Crossref)","title":"Towards a sensor for detecting human presence and characterizing activity","volume":"43","author":[{"family":"Benezeth","given":"Y."},{"family":"Laurent","given":"H."},{"family":"Emile","given":"B."},{"family":"Rosenberger","given":"C."}],"issued":{"date-parts":[["2011",2]]}},"label":"page","suppress-author":true}],"schema":"https://github.com/citation-style-language/schema/raw/master/csl-citation.json"} </w:instrText>
      </w:r>
      <w:r w:rsidR="00F9459C">
        <w:fldChar w:fldCharType="separate"/>
      </w:r>
      <w:r w:rsidR="00F9459C" w:rsidRPr="00F9459C">
        <w:rPr>
          <w:rFonts w:ascii="Calibri" w:hAnsi="Calibri" w:cs="Calibri"/>
        </w:rPr>
        <w:t>(2011)</w:t>
      </w:r>
      <w:r w:rsidR="00F9459C">
        <w:fldChar w:fldCharType="end"/>
      </w:r>
      <w:r w:rsidR="00F9459C">
        <w:t xml:space="preserve"> suggested a vision-based system for H</w:t>
      </w:r>
      <w:r w:rsidR="00DD0732">
        <w:t>P</w:t>
      </w:r>
      <w:r w:rsidR="00F9459C">
        <w:t>D</w:t>
      </w:r>
      <w:r w:rsidR="00DD0732">
        <w:t>, through a video analysis mediated by a static camera,</w:t>
      </w:r>
      <w:r w:rsidR="00F9459C">
        <w:t xml:space="preserve"> within indoor spaces</w:t>
      </w:r>
      <w:r w:rsidR="00DD0732">
        <w:t xml:space="preserve">. </w:t>
      </w:r>
      <w:r w:rsidR="008870FA">
        <w:t>Involving th</w:t>
      </w:r>
      <w:r w:rsidR="00331211">
        <w:t>ree fundamental steps o</w:t>
      </w:r>
      <w:r w:rsidR="00707D2F">
        <w:t xml:space="preserve">f detecting a change through a background model, tracking objects, and comprehending the nature of objects in the scene, the study reported a detection accuracy of 97% with numerous applications of the technology including occupancy </w:t>
      </w:r>
      <w:r w:rsidR="00707D2F">
        <w:lastRenderedPageBreak/>
        <w:t>detection, individual counting, and activity characterization including energy-efficient buildings, HVAC, and security</w:t>
      </w:r>
      <w:r w:rsidR="008870FA">
        <w:t xml:space="preserve"> </w:t>
      </w:r>
      <w:r w:rsidR="008870FA">
        <w:fldChar w:fldCharType="begin"/>
      </w:r>
      <w:r w:rsidR="008870FA">
        <w:instrText xml:space="preserve"> ADDIN ZOTERO_ITEM CSL_CITATION {"citationID":"oItX9aE8","properties":{"formattedCitation":"(Benezeth {\\i{}et al.}, 2011)","plainCitation":"(Benezeth et al., 2011)","noteIndex":0},"citationItems":[{"id":2624,"uris":["http://zotero.org/users/local/IXw2rQxB/items/S4FASJU2"],"itemData":{"id":2624,"type":"article-journal","container-title":"Energy and Buildings","DOI":"10.1016/j.enbuild.2010.09.014","ISSN":"03787788","issue":"2-3","journalAbbreviation":"Energy and Buildings","language":"en","license":"https://www.elsevier.com/tdm/userlicense/1.0/","page":"305-314","source":"DOI.org (Crossref)","title":"Towards a sensor for detecting human presence and characterizing activity","volume":"43","author":[{"family":"Benezeth","given":"Y."},{"family":"Laurent","given":"H."},{"family":"Emile","given":"B."},{"family":"Rosenberger","given":"C."}],"issued":{"date-parts":[["2011",2]]}}}],"schema":"https://github.com/citation-style-language/schema/raw/master/csl-citation.json"} </w:instrText>
      </w:r>
      <w:r w:rsidR="008870FA">
        <w:fldChar w:fldCharType="separate"/>
      </w:r>
      <w:r w:rsidR="008870FA" w:rsidRPr="008870FA">
        <w:rPr>
          <w:rFonts w:ascii="Calibri" w:hAnsi="Calibri" w:cs="Calibri"/>
          <w:szCs w:val="24"/>
        </w:rPr>
        <w:t>(</w:t>
      </w:r>
      <w:proofErr w:type="spellStart"/>
      <w:r w:rsidR="008870FA" w:rsidRPr="008870FA">
        <w:rPr>
          <w:rFonts w:ascii="Calibri" w:hAnsi="Calibri" w:cs="Calibri"/>
          <w:szCs w:val="24"/>
        </w:rPr>
        <w:t>Benezeth</w:t>
      </w:r>
      <w:proofErr w:type="spellEnd"/>
      <w:r w:rsidR="008870FA" w:rsidRPr="008870FA">
        <w:rPr>
          <w:rFonts w:ascii="Calibri" w:hAnsi="Calibri" w:cs="Calibri"/>
          <w:szCs w:val="24"/>
        </w:rPr>
        <w:t xml:space="preserve"> </w:t>
      </w:r>
      <w:r w:rsidR="008870FA" w:rsidRPr="008870FA">
        <w:rPr>
          <w:rFonts w:ascii="Calibri" w:hAnsi="Calibri" w:cs="Calibri"/>
          <w:i/>
          <w:iCs/>
          <w:szCs w:val="24"/>
        </w:rPr>
        <w:t>et al.</w:t>
      </w:r>
      <w:r w:rsidR="008870FA" w:rsidRPr="008870FA">
        <w:rPr>
          <w:rFonts w:ascii="Calibri" w:hAnsi="Calibri" w:cs="Calibri"/>
          <w:szCs w:val="24"/>
        </w:rPr>
        <w:t>, 2011)</w:t>
      </w:r>
      <w:r w:rsidR="008870FA">
        <w:fldChar w:fldCharType="end"/>
      </w:r>
      <w:r w:rsidR="008870FA">
        <w:t xml:space="preserve">. </w:t>
      </w:r>
    </w:p>
    <w:p w:rsidR="006569B2" w:rsidRDefault="006569B2" w:rsidP="00F9459C">
      <w:pPr>
        <w:jc w:val="both"/>
        <w:rPr>
          <w:b/>
          <w:i/>
        </w:rPr>
      </w:pPr>
      <w:r w:rsidRPr="006569B2">
        <w:rPr>
          <w:b/>
          <w:i/>
        </w:rPr>
        <w:t>RF-based sensors</w:t>
      </w:r>
    </w:p>
    <w:p w:rsidR="006569B2" w:rsidRDefault="006569B2" w:rsidP="00F9459C">
      <w:pPr>
        <w:jc w:val="both"/>
        <w:rPr>
          <w:b/>
          <w:i/>
        </w:rPr>
      </w:pPr>
      <w:r>
        <w:rPr>
          <w:b/>
          <w:i/>
        </w:rPr>
        <w:t>Environmental sensors</w:t>
      </w:r>
    </w:p>
    <w:p w:rsidR="006569B2" w:rsidRPr="006569B2" w:rsidRDefault="006569B2" w:rsidP="00F9459C">
      <w:pPr>
        <w:jc w:val="both"/>
        <w:rPr>
          <w:b/>
          <w:i/>
        </w:rPr>
      </w:pPr>
      <w:r>
        <w:rPr>
          <w:b/>
          <w:i/>
        </w:rPr>
        <w:t>Ultrasonic sensors</w:t>
      </w:r>
    </w:p>
    <w:p w:rsidR="00FD093B" w:rsidRPr="00FD093B" w:rsidRDefault="00FD093B" w:rsidP="00FD093B">
      <w:pPr>
        <w:rPr>
          <w:b/>
          <w:i/>
        </w:rPr>
      </w:pPr>
      <w:proofErr w:type="spellStart"/>
      <w:r w:rsidRPr="00FD093B">
        <w:rPr>
          <w:b/>
          <w:i/>
        </w:rPr>
        <w:t>Wifi</w:t>
      </w:r>
      <w:proofErr w:type="spellEnd"/>
      <w:r w:rsidRPr="00FD093B">
        <w:rPr>
          <w:b/>
          <w:i/>
        </w:rPr>
        <w:t>-Based Sensors</w:t>
      </w:r>
    </w:p>
    <w:p w:rsidR="001C3667" w:rsidRDefault="001C3667" w:rsidP="00FD093B">
      <w:pPr>
        <w:jc w:val="both"/>
      </w:pPr>
      <w:r>
        <w:t>Given that conventional vision-based approaches to human detection</w:t>
      </w:r>
      <w:r w:rsidR="00AD4476">
        <w:t xml:space="preserve"> (HD)</w:t>
      </w:r>
      <w:r>
        <w:t xml:space="preserve"> are assisted with several limitations including the absence of sensor flexibility and poor accuracy, non-intrusive methods to human presence detection have been the subject of recent research work. In particular, Mesa-</w:t>
      </w:r>
      <w:proofErr w:type="spellStart"/>
      <w:r>
        <w:t>Cantillo</w:t>
      </w:r>
      <w:proofErr w:type="spellEnd"/>
      <w:r>
        <w:t xml:space="preserve"> et al. </w:t>
      </w:r>
      <w:r>
        <w:fldChar w:fldCharType="begin"/>
      </w:r>
      <w:r>
        <w:instrText xml:space="preserve"> ADDIN ZOTERO_ITEM CSL_CITATION {"citationID":"wm2IZoTc","properties":{"formattedCitation":"(2023)","plainCitation":"(2023)","noteIndex":0},"citationItems":[{"id":2620,"uris":["http://zotero.org/users/local/IXw2rQxB/items/XVKDFYXU"],"itemData":{"id":2620,"type":"article-journal","abstract":"In recent times, we have been witnessing the development of multiple applications and deployment of services through the indoors location of people as it allows the development of services of interest in areas related mainly to security, guiding people, or offering services depending on their localization. On the other hand, at present, the deployment of Wi-Fi networks is so advanced that a network can be found almost anywhere. In addition, security systems are more demanded and are implemented in many buildings. Thus, in order to provide a non intrusive presence detection system, in this manuscript, the development of a methodology is proposed which is able to detect human presence through the channel state information (CSI) of wireless communication networks based on the 802.11n standard. One of the main contributions of this standard is multiple-input multiple-output (MIMO) with orthogonal frequency division multiplexing (OFDM). This makes it possible to obtain channel state information for each subcarrier. In order to implement this methodology, an analysis and feature extraction in time-domain of CSI is carried out, and it is validated using different classification models trained through a series of samples that were captured in two different environments. The experiments show that the methodology presented in this manuscript obtains an average accuracy above 90%.","container-title":"Sensors","DOI":"10.3390/s23010500","ISSN":"1424-8220","issue":"1","language":"en","license":"http://creativecommons.org/licenses/by/3.0/","note":"number: 1\npublisher: Multidisciplinary Digital Publishing Institute","page":"500","source":"www.mdpi.com","title":"A Non Intrusive Human Presence Detection Methodology Based on Channel State Information of Wi-Fi Networks","volume":"23","author":[{"family":"Mesa-Cantillo","given":"Carlos M."},{"family":"Sánchez-Rodríguez","given":"David"},{"family":"Alonso-González","given":"Itziar"},{"family":"Quintana-Suárez","given":"Miguel A."},{"family":"Ley-Bosch","given":"Carlos"},{"family":"Alonso-Hernández","given":"Jesús B."}],"issued":{"date-parts":[["2023",1]]}},"label":"page","suppress-author":true}],"schema":"https://github.com/citation-style-language/schema/raw/master/csl-citation.json"} </w:instrText>
      </w:r>
      <w:r>
        <w:fldChar w:fldCharType="separate"/>
      </w:r>
      <w:r w:rsidRPr="001C3667">
        <w:rPr>
          <w:rFonts w:ascii="Calibri" w:hAnsi="Calibri" w:cs="Calibri"/>
        </w:rPr>
        <w:t>(2023)</w:t>
      </w:r>
      <w:r>
        <w:fldChar w:fldCharType="end"/>
      </w:r>
      <w:r w:rsidR="00AD4476">
        <w:t xml:space="preserve"> present an approach to HD through the channel state information (CSI) of the Wi-Fi networks where the features within the time domain assist in HD. Through the </w:t>
      </w:r>
      <w:r w:rsidR="00AD4476" w:rsidRPr="00AD4476">
        <w:t>use of the 802.11n standard, multiple-input multiple-output (MIMO)</w:t>
      </w:r>
      <w:r w:rsidR="00FD093B">
        <w:t xml:space="preserve"> assisted with</w:t>
      </w:r>
      <w:r w:rsidR="00AD4476" w:rsidRPr="00AD4476">
        <w:t xml:space="preserve"> orthogonal frequency </w:t>
      </w:r>
      <w:r w:rsidR="00FD093B">
        <w:t xml:space="preserve">division multiplexing (OFDM) </w:t>
      </w:r>
      <w:r w:rsidR="00AD4476" w:rsidRPr="00AD4476">
        <w:t xml:space="preserve">facilitates CSI data for each subcarrier, thereby allowing </w:t>
      </w:r>
      <w:r w:rsidR="00AD4476" w:rsidRPr="00FD093B">
        <w:t>an average detection accuracy of</w:t>
      </w:r>
      <w:r w:rsidR="00AD4476">
        <w:rPr>
          <w:rFonts w:ascii="Arial" w:hAnsi="Arial" w:cs="Arial"/>
          <w:color w:val="222222"/>
          <w:sz w:val="20"/>
          <w:szCs w:val="20"/>
          <w:shd w:val="clear" w:color="auto" w:fill="FFFFFF"/>
        </w:rPr>
        <w:t xml:space="preserve"> </w:t>
      </w:r>
      <w:r w:rsidR="00FD093B">
        <w:rPr>
          <w:rFonts w:ascii="Arial" w:hAnsi="Arial" w:cs="Arial"/>
          <w:color w:val="222222"/>
          <w:sz w:val="20"/>
          <w:szCs w:val="20"/>
          <w:shd w:val="clear" w:color="auto" w:fill="FFFFFF"/>
        </w:rPr>
        <w:t xml:space="preserve">90% </w:t>
      </w:r>
      <w:r w:rsidR="00FD093B" w:rsidRPr="00FD093B">
        <w:rPr>
          <w:rFonts w:ascii="Calibri" w:hAnsi="Calibri" w:cs="Calibri"/>
          <w:color w:val="222222"/>
          <w:szCs w:val="20"/>
          <w:shd w:val="clear" w:color="auto" w:fill="FFFFFF"/>
        </w:rPr>
        <w:fldChar w:fldCharType="begin"/>
      </w:r>
      <w:r w:rsidR="00FD093B" w:rsidRPr="00FD093B">
        <w:rPr>
          <w:rFonts w:ascii="Calibri" w:hAnsi="Calibri" w:cs="Calibri"/>
          <w:color w:val="222222"/>
          <w:szCs w:val="20"/>
          <w:shd w:val="clear" w:color="auto" w:fill="FFFFFF"/>
        </w:rPr>
        <w:instrText xml:space="preserve"> ADDIN ZOTERO_ITEM CSL_CITATION {"citationID":"EF4w34DB","properties":{"formattedCitation":"(Mesa-Cantillo {\\i{}et al.}, 2023)","plainCitation":"(Mesa-Cantillo et al., 2023)","noteIndex":0},"citationItems":[{"id":2620,"uris":["http://zotero.org/users/local/IXw2rQxB/items/XVKDFYXU"],"itemData":{"id":2620,"type":"article-journal","abstract":"In recent times, we have been witnessing the development of multiple applications and deployment of services through the indoors location of people as it allows the development of services of interest in areas related mainly to security, guiding people, or offering services depending on their localization. On the other hand, at present, the deployment of Wi-Fi networks is so advanced that a network can be found almost anywhere. In addition, security systems are more demanded and are implemented in many buildings. Thus, in order to provide a non intrusive presence detection system, in this manuscript, the development of a methodology is proposed which is able to detect human presence through the channel state information (CSI) of wireless communication networks based on the 802.11n standard. One of the main contributions of this standard is multiple-input multiple-output (MIMO) with orthogonal frequency division multiplexing (OFDM). This makes it possible to obtain channel state information for each subcarrier. In order to implement this methodology, an analysis and feature extraction in time-domain of CSI is carried out, and it is validated using different classification models trained through a series of samples that were captured in two different environments. The experiments show that the methodology presented in this manuscript obtains an average accuracy above 90%.","container-title":"Sensors","DOI":"10.3390/s23010500","ISSN":"1424-8220","issue":"1","language":"en","license":"http://creativecommons.org/licenses/by/3.0/","note":"number: 1\npublisher: Multidisciplinary Digital Publishing Institute","page":"500","source":"www.mdpi.com","title":"A Non Intrusive Human Presence Detection Methodology Based on Channel State Information of Wi-Fi Networks","volume":"23","author":[{"family":"Mesa-Cantillo","given":"Carlos M."},{"family":"Sánchez-Rodríguez","given":"David"},{"family":"Alonso-González","given":"Itziar"},{"family":"Quintana-Suárez","given":"Miguel A."},{"family":"Ley-Bosch","given":"Carlos"},{"family":"Alonso-Hernández","given":"Jesús B."}],"issued":{"date-parts":[["2023",1]]}}}],"schema":"https://github.com/citation-style-language/schema/raw/master/csl-citation.json"} </w:instrText>
      </w:r>
      <w:r w:rsidR="00FD093B" w:rsidRPr="00FD093B">
        <w:rPr>
          <w:rFonts w:ascii="Calibri" w:hAnsi="Calibri" w:cs="Calibri"/>
          <w:color w:val="222222"/>
          <w:szCs w:val="20"/>
          <w:shd w:val="clear" w:color="auto" w:fill="FFFFFF"/>
        </w:rPr>
        <w:fldChar w:fldCharType="separate"/>
      </w:r>
      <w:r w:rsidR="00FD093B" w:rsidRPr="00FD093B">
        <w:rPr>
          <w:rFonts w:ascii="Calibri" w:hAnsi="Calibri" w:cs="Calibri"/>
          <w:szCs w:val="24"/>
        </w:rPr>
        <w:t>(Mesa-</w:t>
      </w:r>
      <w:proofErr w:type="spellStart"/>
      <w:r w:rsidR="00FD093B" w:rsidRPr="00FD093B">
        <w:rPr>
          <w:rFonts w:ascii="Calibri" w:hAnsi="Calibri" w:cs="Calibri"/>
          <w:szCs w:val="24"/>
        </w:rPr>
        <w:t>Cantillo</w:t>
      </w:r>
      <w:proofErr w:type="spellEnd"/>
      <w:r w:rsidR="00FD093B" w:rsidRPr="00FD093B">
        <w:rPr>
          <w:rFonts w:ascii="Calibri" w:hAnsi="Calibri" w:cs="Calibri"/>
          <w:szCs w:val="24"/>
        </w:rPr>
        <w:t xml:space="preserve"> </w:t>
      </w:r>
      <w:r w:rsidR="00FD093B" w:rsidRPr="00FD093B">
        <w:rPr>
          <w:rFonts w:ascii="Calibri" w:hAnsi="Calibri" w:cs="Calibri"/>
          <w:i/>
          <w:iCs/>
          <w:szCs w:val="24"/>
        </w:rPr>
        <w:t>et al.</w:t>
      </w:r>
      <w:r w:rsidR="00FD093B" w:rsidRPr="00FD093B">
        <w:rPr>
          <w:rFonts w:ascii="Calibri" w:hAnsi="Calibri" w:cs="Calibri"/>
          <w:szCs w:val="24"/>
        </w:rPr>
        <w:t>, 2023)</w:t>
      </w:r>
      <w:r w:rsidR="00FD093B" w:rsidRPr="00FD093B">
        <w:rPr>
          <w:rFonts w:ascii="Calibri" w:hAnsi="Calibri" w:cs="Calibri"/>
          <w:color w:val="222222"/>
          <w:szCs w:val="20"/>
          <w:shd w:val="clear" w:color="auto" w:fill="FFFFFF"/>
        </w:rPr>
        <w:fldChar w:fldCharType="end"/>
      </w:r>
      <w:r w:rsidR="00FD093B" w:rsidRPr="00FD093B">
        <w:rPr>
          <w:rFonts w:ascii="Calibri" w:hAnsi="Calibri" w:cs="Calibri"/>
          <w:color w:val="222222"/>
          <w:szCs w:val="20"/>
          <w:shd w:val="clear" w:color="auto" w:fill="FFFFFF"/>
        </w:rPr>
        <w:t>.</w:t>
      </w:r>
      <w:r w:rsidR="00FD093B" w:rsidRPr="00FD093B">
        <w:rPr>
          <w:rFonts w:ascii="Arial" w:hAnsi="Arial" w:cs="Arial"/>
          <w:color w:val="222222"/>
          <w:szCs w:val="20"/>
          <w:shd w:val="clear" w:color="auto" w:fill="FFFFFF"/>
        </w:rPr>
        <w:t xml:space="preserve"> </w:t>
      </w:r>
      <w:r w:rsidR="00FD093B" w:rsidRPr="00FD093B">
        <w:t>S</w:t>
      </w:r>
      <w:r w:rsidR="00FD093B">
        <w:t xml:space="preserve">imilarly, </w:t>
      </w:r>
      <w:r w:rsidR="00F81FB1">
        <w:t xml:space="preserve">Shen et al. </w:t>
      </w:r>
      <w:r w:rsidR="00F81FB1">
        <w:fldChar w:fldCharType="begin"/>
      </w:r>
      <w:r w:rsidR="00F81FB1">
        <w:instrText xml:space="preserve"> ADDIN ZOTERO_ITEM CSL_CITATION {"citationID":"KKPLiIu3","properties":{"formattedCitation":"(2023)","plainCitation":"(2023)","noteIndex":0},"citationItems":[{"id":2625,"uris":["http://zotero.org/users/local/IXw2rQxB/items/BWR6QDUP"],"itemData":{"id":2625,"type":"article","abstract":"Device-free human presence detection is a crucial technology for various applications, including home automation, security, and healthcare. While camera-based systems have traditionally been used for this purpose, they raise privacy concerns. To address this issue, recent research has explored the use of wireless channel state information (CSI) extracted from commercial WiFi access points (APs) to provide detailed channel characteristics. In this paper, we propose a device-free human presence detection system for multi-room scenarios using a time-selective conditional dual feature extract recurrent network (TCD-FERN). Our system is designed to capture significant time features on current human features using a dynamic and static data preprocessing technique. We extract both moving and spatial features of people and differentiate between line-of-sight (LoS) and non-line-of-sight (NLoS) cases. Subcarrier fusion is carried out in order to provide more objective variation of each sample while reducing the computational complexity. A voting scheme is further adopted to mitigate the feature attenuation problem caused by room partitions, with around 3% improvement of human presence detection accuracy. Experimental results have revealed the significant improvement of leveraging subcarrier fusion, dual-feature recurrent network, time selection and condition mechanisms. Compared to the existing works in open literature, our proposed TCD-FERN system can achieve above 97% of human presence detection accuracy for multi-room scenarios with the adoption of fewer WiFi APs.","DOI":"10.48550/arXiv.2304.13107","note":"arXiv:2304.13107 [cs]","number":"arXiv:2304.13107","publisher":"arXiv","source":"arXiv.org","title":"Time-Selective RNN for Device-Free Multi-Room Human Presence Detection Using WiFi CSI","URL":"http://arxiv.org/abs/2304.13107","author":[{"family":"Shen","given":"Li-Hsiang"},{"family":"Hsiao","given":"An-Hung"},{"family":"Chu","given":"Fang-Yu"},{"family":"Feng","given":"Kai-Ten"}],"accessed":{"date-parts":[["2025",2,18]]},"issued":{"date-parts":[["2023",12,12]]}},"label":"page","suppress-author":true}],"schema":"https://github.com/citation-style-language/schema/raw/master/csl-citation.json"} </w:instrText>
      </w:r>
      <w:r w:rsidR="00F81FB1">
        <w:fldChar w:fldCharType="separate"/>
      </w:r>
      <w:r w:rsidR="00F81FB1" w:rsidRPr="00F81FB1">
        <w:rPr>
          <w:rFonts w:ascii="Calibri" w:hAnsi="Calibri" w:cs="Calibri"/>
        </w:rPr>
        <w:t>(2023)</w:t>
      </w:r>
      <w:r w:rsidR="00F81FB1">
        <w:fldChar w:fldCharType="end"/>
      </w:r>
      <w:r w:rsidR="00F81FB1">
        <w:t xml:space="preserve"> also employed CSI data from commercial wireless communication networks for device-free HPD through the use </w:t>
      </w:r>
      <w:r w:rsidR="00BF4B1F">
        <w:t>of a time-selective conditional dual feature extract recurrent network (TCD-FERN) within multi-room settings</w:t>
      </w:r>
      <w:r w:rsidR="00F81FB1">
        <w:t>.</w:t>
      </w:r>
      <w:r w:rsidR="00BF4B1F">
        <w:t xml:space="preserve"> Through the use of the dual-feature extraction recurrent network</w:t>
      </w:r>
      <w:r w:rsidR="00F9459C">
        <w:t xml:space="preserve"> based on time selection serving to address the issues of feature attenuation and signal variation</w:t>
      </w:r>
      <w:r w:rsidR="00BF4B1F">
        <w:t xml:space="preserve">, the research work presents a higher detection accuracy of 97% with the use of </w:t>
      </w:r>
      <w:r w:rsidR="00F9459C">
        <w:t xml:space="preserve">a </w:t>
      </w:r>
      <w:r w:rsidR="00BF4B1F">
        <w:t xml:space="preserve">lesser number of </w:t>
      </w:r>
      <w:proofErr w:type="spellStart"/>
      <w:r w:rsidR="00BF4B1F">
        <w:t>Wifi</w:t>
      </w:r>
      <w:proofErr w:type="spellEnd"/>
      <w:r w:rsidR="00BF4B1F">
        <w:t xml:space="preserve"> access points (APs) </w:t>
      </w:r>
      <w:r w:rsidR="00BF4B1F">
        <w:fldChar w:fldCharType="begin"/>
      </w:r>
      <w:r w:rsidR="00BF4B1F">
        <w:instrText xml:space="preserve"> ADDIN ZOTERO_ITEM CSL_CITATION {"citationID":"klAv7U3E","properties":{"formattedCitation":"(Shen {\\i{}et al.}, 2023)","plainCitation":"(Shen et al., 2023)","noteIndex":0},"citationItems":[{"id":2625,"uris":["http://zotero.org/users/local/IXw2rQxB/items/BWR6QDUP"],"itemData":{"id":2625,"type":"article","abstract":"Device-free human presence detection is a crucial technology for various applications, including home automation, security, and healthcare. While camera-based systems have traditionally been used for this purpose, they raise privacy concerns. To address this issue, recent research has explored the use of wireless channel state information (CSI) extracted from commercial WiFi access points (APs) to provide detailed channel characteristics. In this paper, we propose a device-free human presence detection system for multi-room scenarios using a time-selective conditional dual feature extract recurrent network (TCD-FERN). Our system is designed to capture significant time features on current human features using a dynamic and static data preprocessing technique. We extract both moving and spatial features of people and differentiate between line-of-sight (LoS) and non-line-of-sight (NLoS) cases. Subcarrier fusion is carried out in order to provide more objective variation of each sample while reducing the computational complexity. A voting scheme is further adopted to mitigate the feature attenuation problem caused by room partitions, with around 3% improvement of human presence detection accuracy. Experimental results have revealed the significant improvement of leveraging subcarrier fusion, dual-feature recurrent network, time selection and condition mechanisms. Compared to the existing works in open literature, our proposed TCD-FERN system can achieve above 97% of human presence detection accuracy for multi-room scenarios with the adoption of fewer WiFi APs.","DOI":"10.48550/arXiv.2304.13107","note":"arXiv:2304.13107 [cs]","number":"arXiv:2304.13107","publisher":"arXiv","source":"arXiv.org","title":"Time-Selective RNN for Device-Free Multi-Room Human Presence Detection Using WiFi CSI","URL":"http://arxiv.org/abs/2304.13107","author":[{"family":"Shen","given":"Li-Hsiang"},{"family":"Hsiao","given":"An-Hung"},{"family":"Chu","given":"Fang-Yu"},{"family":"Feng","given":"Kai-Ten"}],"accessed":{"date-parts":[["2025",2,18]]},"issued":{"date-parts":[["2023",12,12]]}}}],"schema":"https://github.com/citation-style-language/schema/raw/master/csl-citation.json"} </w:instrText>
      </w:r>
      <w:r w:rsidR="00BF4B1F">
        <w:fldChar w:fldCharType="separate"/>
      </w:r>
      <w:r w:rsidR="00BF4B1F" w:rsidRPr="00BF4B1F">
        <w:rPr>
          <w:rFonts w:ascii="Calibri" w:hAnsi="Calibri" w:cs="Calibri"/>
          <w:szCs w:val="24"/>
        </w:rPr>
        <w:t xml:space="preserve">(Shen </w:t>
      </w:r>
      <w:r w:rsidR="00BF4B1F" w:rsidRPr="00BF4B1F">
        <w:rPr>
          <w:rFonts w:ascii="Calibri" w:hAnsi="Calibri" w:cs="Calibri"/>
          <w:i/>
          <w:iCs/>
          <w:szCs w:val="24"/>
        </w:rPr>
        <w:t>et al.</w:t>
      </w:r>
      <w:r w:rsidR="00BF4B1F" w:rsidRPr="00BF4B1F">
        <w:rPr>
          <w:rFonts w:ascii="Calibri" w:hAnsi="Calibri" w:cs="Calibri"/>
          <w:szCs w:val="24"/>
        </w:rPr>
        <w:t>, 2023)</w:t>
      </w:r>
      <w:r w:rsidR="00BF4B1F">
        <w:fldChar w:fldCharType="end"/>
      </w:r>
      <w:r w:rsidR="00BF4B1F">
        <w:t>.</w:t>
      </w:r>
      <w:r w:rsidR="00F81FB1">
        <w:t xml:space="preserve"> I</w:t>
      </w:r>
      <w:r w:rsidR="00FD093B">
        <w:t xml:space="preserve">n a recent attempt, Zhang et al. </w:t>
      </w:r>
      <w:r w:rsidR="00FD093B">
        <w:fldChar w:fldCharType="begin"/>
      </w:r>
      <w:r w:rsidR="00FD093B">
        <w:instrText xml:space="preserve"> ADDIN ZOTERO_ITEM CSL_CITATION {"citationID":"gFB7tGed","properties":{"formattedCitation":"(2024)","plainCitation":"(2024)","noteIndex":0},"citationItems":[{"id":2618,"uris":["http://zotero.org/users/local/IXw2rQxB/items/28I4T29Y"],"itemData":{"id":2618,"type":"article-journal","abstract":"In the swiftly evolving landscape of Internet of Things (IoT) technology, the demand for adaptive non-contact sensing has seen a considerable surge. Traditional human perception technologies, such as vision-based approaches, often grapple with problems including lack of sensor versatility and sub-optimal accuracy. To address these issues, this paper introduces a novel, non-contact method for human presence perception, relying on WiFi. This innovative approach involves a sequential process, beginning with the pre-processing of collected Channel State Information (CSI), followed by feature extraction, and finally, classification. By establishing signal models that correspond to varying states, this method enables the accurate perception and recognition of human presence. Remarkably, this technique exhibits a high level of precision, with sensing accuracy reaching up to 99$$\\%$$. The potential applications of this approach are extensive, proving to be particularly beneficial in contexts such as smart homes and healthcare, amongst various other everyday scenarios. This underscores the significant role this novel method could play in enhancing the sophistication and effectiveness of human presence detection and recognition systems in the IoT era.","container-title":"Scientific Reports","DOI":"10.1038/s41598-024-54077-x","ISSN":"2045-2322","issue":"1","journalAbbreviation":"Sci Rep","language":"en","license":"2024 The Author(s)","note":"publisher: Nature Publishing Group","page":"3605","source":"www.nature.com","title":"WiFi-based non-contact human presence detection technology","volume":"14","author":[{"family":"Zhang","given":"Yang"},{"family":"Wang","given":"Xuechun"},{"family":"Wen","given":"Jinghao"},{"family":"Zhu","given":"Xianxun"}],"issued":{"date-parts":[["2024",2,13]]}},"label":"page","suppress-author":true}],"schema":"https://github.com/citation-style-language/schema/raw/master/csl-citation.json"} </w:instrText>
      </w:r>
      <w:r w:rsidR="00FD093B">
        <w:fldChar w:fldCharType="separate"/>
      </w:r>
      <w:r w:rsidR="00FD093B" w:rsidRPr="00FD093B">
        <w:rPr>
          <w:rFonts w:ascii="Calibri" w:hAnsi="Calibri" w:cs="Calibri"/>
        </w:rPr>
        <w:t>(2024)</w:t>
      </w:r>
      <w:r w:rsidR="00FD093B">
        <w:fldChar w:fldCharType="end"/>
      </w:r>
      <w:r w:rsidR="00FD093B">
        <w:t xml:space="preserve"> proposed a novel approach to HPD based on Wi-fi networks which constituted three phases including the pre-processing of CSI followed by feature extraction and classification</w:t>
      </w:r>
      <w:r w:rsidR="000B5EBF">
        <w:t>. The research results report a high sensing accuracy of up to 99% with accurate</w:t>
      </w:r>
      <w:r w:rsidR="008A00FB">
        <w:t xml:space="preserve"> and robust</w:t>
      </w:r>
      <w:r w:rsidR="000B5EBF">
        <w:t xml:space="preserve"> perception and HP owing to the </w:t>
      </w:r>
      <w:r w:rsidR="008A00FB">
        <w:t xml:space="preserve">signal models consonant to the </w:t>
      </w:r>
      <w:r w:rsidR="000B5EBF">
        <w:t>varying</w:t>
      </w:r>
      <w:r w:rsidR="008A00FB">
        <w:t xml:space="preserve"> states including an empty room, a room with a human, and a room with someone who recently moved</w:t>
      </w:r>
      <w:r w:rsidR="000B5EBF">
        <w:t xml:space="preserve"> </w:t>
      </w:r>
      <w:r w:rsidR="000B5EBF">
        <w:fldChar w:fldCharType="begin"/>
      </w:r>
      <w:r w:rsidR="000B5EBF">
        <w:instrText xml:space="preserve"> ADDIN ZOTERO_ITEM CSL_CITATION {"citationID":"cufvxB4h","properties":{"formattedCitation":"(Zhang {\\i{}et al.}, 2024)","plainCitation":"(Zhang et al., 2024)","noteIndex":0},"citationItems":[{"id":2618,"uris":["http://zotero.org/users/local/IXw2rQxB/items/28I4T29Y"],"itemData":{"id":2618,"type":"article-journal","abstract":"In the swiftly evolving landscape of Internet of Things (IoT) technology, the demand for adaptive non-contact sensing has seen a considerable surge. Traditional human perception technologies, such as vision-based approaches, often grapple with problems including lack of sensor versatility and sub-optimal accuracy. To address these issues, this paper introduces a novel, non-contact method for human presence perception, relying on WiFi. This innovative approach involves a sequential process, beginning with the pre-processing of collected Channel State Information (CSI), followed by feature extraction, and finally, classification. By establishing signal models that correspond to varying states, this method enables the accurate perception and recognition of human presence. Remarkably, this technique exhibits a high level of precision, with sensing accuracy reaching up to 99$$\\%$$. The potential applications of this approach are extensive, proving to be particularly beneficial in contexts such as smart homes and healthcare, amongst various other everyday scenarios. This underscores the significant role this novel method could play in enhancing the sophistication and effectiveness of human presence detection and recognition systems in the IoT era.","container-title":"Scientific Reports","DOI":"10.1038/s41598-024-54077-x","ISSN":"2045-2322","issue":"1","journalAbbreviation":"Sci Rep","language":"en","license":"2024 The Author(s)","note":"publisher: Nature Publishing Group","page":"3605","source":"www.nature.com","title":"WiFi-based non-contact human presence detection technology","volume":"14","author":[{"family":"Zhang","given":"Yang"},{"family":"Wang","given":"Xuechun"},{"family":"Wen","given":"Jinghao"},{"family":"Zhu","given":"Xianxun"}],"issued":{"date-parts":[["2024",2,13]]}}}],"schema":"https://github.com/citation-style-language/schema/raw/master/csl-citation.json"} </w:instrText>
      </w:r>
      <w:r w:rsidR="000B5EBF">
        <w:fldChar w:fldCharType="separate"/>
      </w:r>
      <w:r w:rsidR="000B5EBF" w:rsidRPr="000B5EBF">
        <w:rPr>
          <w:rFonts w:ascii="Calibri" w:hAnsi="Calibri" w:cs="Calibri"/>
          <w:szCs w:val="24"/>
        </w:rPr>
        <w:t xml:space="preserve">(Zhang </w:t>
      </w:r>
      <w:r w:rsidR="000B5EBF" w:rsidRPr="000B5EBF">
        <w:rPr>
          <w:rFonts w:ascii="Calibri" w:hAnsi="Calibri" w:cs="Calibri"/>
          <w:i/>
          <w:iCs/>
          <w:szCs w:val="24"/>
        </w:rPr>
        <w:t>et al.</w:t>
      </w:r>
      <w:r w:rsidR="000B5EBF" w:rsidRPr="000B5EBF">
        <w:rPr>
          <w:rFonts w:ascii="Calibri" w:hAnsi="Calibri" w:cs="Calibri"/>
          <w:szCs w:val="24"/>
        </w:rPr>
        <w:t>, 2024)</w:t>
      </w:r>
      <w:r w:rsidR="000B5EBF">
        <w:fldChar w:fldCharType="end"/>
      </w:r>
      <w:r w:rsidR="008A00FB">
        <w:t xml:space="preserve">. Despite the promising potential, the method presents limitations concerning a distinction between the detection of </w:t>
      </w:r>
      <w:r w:rsidR="007C4EB4">
        <w:t xml:space="preserve">a single person or </w:t>
      </w:r>
      <w:r w:rsidR="008A00FB">
        <w:t xml:space="preserve">multiple people </w:t>
      </w:r>
      <w:r w:rsidR="007C4EB4">
        <w:t xml:space="preserve">restricting the applicability of such systems </w:t>
      </w:r>
      <w:r w:rsidR="007C4EB4">
        <w:fldChar w:fldCharType="begin"/>
      </w:r>
      <w:r w:rsidR="007C4EB4">
        <w:instrText xml:space="preserve"> ADDIN ZOTERO_ITEM CSL_CITATION {"citationID":"DE8LLTSk","properties":{"formattedCitation":"(Mesa-Cantillo {\\i{}et al.}, 2023)","plainCitation":"(Mesa-Cantillo et al., 2023)","noteIndex":0},"citationItems":[{"id":2620,"uris":["http://zotero.org/users/local/IXw2rQxB/items/XVKDFYXU"],"itemData":{"id":2620,"type":"article-journal","abstract":"In recent times, we have been witnessing the development of multiple applications and deployment of services through the indoors location of people as it allows the development of services of interest in areas related mainly to security, guiding people, or offering services depending on their localization. On the other hand, at present, the deployment of Wi-Fi networks is so advanced that a network can be found almost anywhere. In addition, security systems are more demanded and are implemented in many buildings. Thus, in order to provide a non intrusive presence detection system, in this manuscript, the development of a methodology is proposed which is able to detect human presence through the channel state information (CSI) of wireless communication networks based on the 802.11n standard. One of the main contributions of this standard is multiple-input multiple-output (MIMO) with orthogonal frequency division multiplexing (OFDM). This makes it possible to obtain channel state information for each subcarrier. In order to implement this methodology, an analysis and feature extraction in time-domain of CSI is carried out, and it is validated using different classification models trained through a series of samples that were captured in two different environments. The experiments show that the methodology presented in this manuscript obtains an average accuracy above 90%.","container-title":"Sensors","DOI":"10.3390/s23010500","ISSN":"1424-8220","issue":"1","language":"en","license":"http://creativecommons.org/licenses/by/3.0/","note":"number: 1\npublisher: Multidisciplinary Digital Publishing Institute","page":"500","source":"www.mdpi.com","title":"A Non Intrusive Human Presence Detection Methodology Based on Channel State Information of Wi-Fi Networks","volume":"23","author":[{"family":"Mesa-Cantillo","given":"Carlos M."},{"family":"Sánchez-Rodríguez","given":"David"},{"family":"Alonso-González","given":"Itziar"},{"family":"Quintana-Suárez","given":"Miguel A."},{"family":"Ley-Bosch","given":"Carlos"},{"family":"Alonso-Hernández","given":"Jesús B."}],"issued":{"date-parts":[["2023",1]]}}}],"schema":"https://github.com/citation-style-language/schema/raw/master/csl-citation.json"} </w:instrText>
      </w:r>
      <w:r w:rsidR="007C4EB4">
        <w:fldChar w:fldCharType="separate"/>
      </w:r>
      <w:r w:rsidR="007C4EB4" w:rsidRPr="007C4EB4">
        <w:rPr>
          <w:rFonts w:ascii="Calibri" w:hAnsi="Calibri" w:cs="Calibri"/>
          <w:szCs w:val="24"/>
        </w:rPr>
        <w:t>(Mesa-</w:t>
      </w:r>
      <w:proofErr w:type="spellStart"/>
      <w:r w:rsidR="007C4EB4" w:rsidRPr="007C4EB4">
        <w:rPr>
          <w:rFonts w:ascii="Calibri" w:hAnsi="Calibri" w:cs="Calibri"/>
          <w:szCs w:val="24"/>
        </w:rPr>
        <w:t>Cantillo</w:t>
      </w:r>
      <w:proofErr w:type="spellEnd"/>
      <w:r w:rsidR="007C4EB4" w:rsidRPr="007C4EB4">
        <w:rPr>
          <w:rFonts w:ascii="Calibri" w:hAnsi="Calibri" w:cs="Calibri"/>
          <w:szCs w:val="24"/>
        </w:rPr>
        <w:t xml:space="preserve"> </w:t>
      </w:r>
      <w:r w:rsidR="007C4EB4" w:rsidRPr="007C4EB4">
        <w:rPr>
          <w:rFonts w:ascii="Calibri" w:hAnsi="Calibri" w:cs="Calibri"/>
          <w:i/>
          <w:iCs/>
          <w:szCs w:val="24"/>
        </w:rPr>
        <w:t>et al.</w:t>
      </w:r>
      <w:r w:rsidR="007C4EB4" w:rsidRPr="007C4EB4">
        <w:rPr>
          <w:rFonts w:ascii="Calibri" w:hAnsi="Calibri" w:cs="Calibri"/>
          <w:szCs w:val="24"/>
        </w:rPr>
        <w:t>, 2023)</w:t>
      </w:r>
      <w:r w:rsidR="007C4EB4">
        <w:fldChar w:fldCharType="end"/>
      </w:r>
      <w:r w:rsidR="007C4EB4">
        <w:t xml:space="preserve">. </w:t>
      </w:r>
    </w:p>
    <w:p w:rsidR="00FD093B" w:rsidRPr="00FD093B" w:rsidRDefault="00FD093B" w:rsidP="00FD093B">
      <w:pPr>
        <w:rPr>
          <w:b/>
          <w:i/>
        </w:rPr>
      </w:pPr>
      <w:r w:rsidRPr="00FD093B">
        <w:rPr>
          <w:b/>
          <w:i/>
        </w:rPr>
        <w:t>Thermal Sensors</w:t>
      </w:r>
    </w:p>
    <w:p w:rsidR="006569B2" w:rsidRDefault="002C68B8" w:rsidP="00FD093B">
      <w:pPr>
        <w:jc w:val="both"/>
      </w:pPr>
      <w:r>
        <w:t xml:space="preserve">Given the extensive amount of work being done to develop </w:t>
      </w:r>
      <w:r w:rsidR="006569B2">
        <w:t>economical yet highly accurate models for HPD,</w:t>
      </w:r>
      <w:r>
        <w:t xml:space="preserve"> a </w:t>
      </w:r>
      <w:r w:rsidR="006569B2">
        <w:t xml:space="preserve">promising approach in this regard is the use of thermal sensors. As such, </w:t>
      </w:r>
      <w:proofErr w:type="spellStart"/>
      <w:r w:rsidR="006569B2">
        <w:t>Chuah</w:t>
      </w:r>
      <w:proofErr w:type="spellEnd"/>
      <w:r w:rsidR="006569B2">
        <w:t xml:space="preserve"> and Teoh </w:t>
      </w:r>
      <w:r w:rsidR="006569B2">
        <w:fldChar w:fldCharType="begin"/>
      </w:r>
      <w:r w:rsidR="006569B2">
        <w:instrText xml:space="preserve"> ADDIN ZOTERO_ITEM CSL_CITATION {"citationID":"3kbE9ZRu","properties":{"formattedCitation":"(2020)","plainCitation":"(2020)","noteIndex":0},"citationItems":[{"id":2632,"uris":["http://zotero.org/users/local/IXw2rQxB/items/YKJ97MS2"],"itemData":{"id":2632,"type":"paper-conference","container-title":"2020 10th IEEE International Conference on Control System, Computing and Engineering (ICCSCE)","DOI":"10.1109/ICCSCE50387.2020.9204940","event-place":"Penang, Malaysia","event-title":"2020 10th IEEE International Conference on Control System, Computing and Engineering (ICCSCE)","ISBN":"978-1-72817-243-9","license":"https://ieeexplore.ieee.org/Xplorehelp/downloads/license-information/IEEE.html","page":"37-41","publisher":"IEEE","publisher-place":"Penang, Malaysia","source":"DOI.org (Crossref)","title":"Thermal Sensor based Human Presence Detection for Smart Home Application","URL":"https://ieeexplore.ieee.org/document/9204940/","author":[{"family":"Chuah","given":"Fuh Kee"},{"family":"Teoh","given":"Soo Siang"}],"accessed":{"date-parts":[["2025",2,18]]},"issued":{"date-parts":[["2020",8]]}},"label":"page","suppress-author":true}],"schema":"https://github.com/citation-style-language/schema/raw/master/csl-citation.json"} </w:instrText>
      </w:r>
      <w:r w:rsidR="006569B2">
        <w:fldChar w:fldCharType="separate"/>
      </w:r>
      <w:r w:rsidR="006569B2" w:rsidRPr="006569B2">
        <w:rPr>
          <w:rFonts w:ascii="Calibri" w:hAnsi="Calibri" w:cs="Calibri"/>
        </w:rPr>
        <w:t>(2020)</w:t>
      </w:r>
      <w:r w:rsidR="006569B2">
        <w:fldChar w:fldCharType="end"/>
      </w:r>
      <w:r w:rsidR="006569B2">
        <w:t xml:space="preserve"> present the use case of a thermal sensor for the detection of stationary humans </w:t>
      </w:r>
      <w:r w:rsidR="003735CA">
        <w:t>as a means of the intelligent control of electrical appliances within a smart home. The researchers made use of a calibration approach for adequate temperature threshold detection, and the bifurcation of the sensor area into various sections for accurate HD, allowing a reduction in electrical energy wastage and energy consumption</w:t>
      </w:r>
      <w:bookmarkStart w:id="0" w:name="_GoBack"/>
      <w:bookmarkEnd w:id="0"/>
      <w:r w:rsidR="006569B2">
        <w:t>.</w:t>
      </w:r>
      <w:r w:rsidR="003735CA">
        <w:t xml:space="preserve"> </w:t>
      </w:r>
    </w:p>
    <w:p w:rsidR="005F53CC" w:rsidRDefault="00F815EF" w:rsidP="00F815EF">
      <w:pPr>
        <w:pStyle w:val="Heading2"/>
      </w:pPr>
      <w:r>
        <w:t>Machine Learning Models for Human Presence Detection</w:t>
      </w:r>
    </w:p>
    <w:p w:rsidR="00F815EF" w:rsidRPr="00F815EF" w:rsidRDefault="00F815EF" w:rsidP="00F815EF">
      <w:pPr>
        <w:sectPr w:rsidR="00F815EF" w:rsidRPr="00F815EF">
          <w:footerReference w:type="default" r:id="rId7"/>
          <w:pgSz w:w="12240" w:h="15840"/>
          <w:pgMar w:top="1440" w:right="1440" w:bottom="1440" w:left="1440" w:header="720" w:footer="720" w:gutter="0"/>
          <w:cols w:space="720"/>
          <w:docGrid w:linePitch="360"/>
        </w:sectPr>
      </w:pPr>
    </w:p>
    <w:p w:rsidR="005F53CC" w:rsidRDefault="005F53CC" w:rsidP="005F53CC">
      <w:pPr>
        <w:pStyle w:val="Heading1"/>
      </w:pPr>
      <w:r>
        <w:lastRenderedPageBreak/>
        <w:t>References</w:t>
      </w:r>
    </w:p>
    <w:p w:rsidR="006569B2" w:rsidRPr="006569B2" w:rsidRDefault="00D86932" w:rsidP="006569B2">
      <w:pPr>
        <w:pStyle w:val="Bibliography"/>
        <w:rPr>
          <w:rFonts w:ascii="Calibri" w:hAnsi="Calibri" w:cs="Calibri"/>
        </w:rPr>
      </w:pPr>
      <w:r>
        <w:fldChar w:fldCharType="begin"/>
      </w:r>
      <w:r>
        <w:instrText xml:space="preserve"> ADDIN ZOTERO_BIBL {"uncited":[],"omitted":[],"custom":[]} CSL_BIBLIOGRAPHY </w:instrText>
      </w:r>
      <w:r>
        <w:fldChar w:fldCharType="separate"/>
      </w:r>
      <w:r w:rsidR="006569B2" w:rsidRPr="006569B2">
        <w:rPr>
          <w:rFonts w:ascii="Calibri" w:hAnsi="Calibri" w:cs="Calibri"/>
        </w:rPr>
        <w:t xml:space="preserve">Andrews, J. </w:t>
      </w:r>
      <w:r w:rsidR="006569B2" w:rsidRPr="006569B2">
        <w:rPr>
          <w:rFonts w:ascii="Calibri" w:hAnsi="Calibri" w:cs="Calibri"/>
          <w:i/>
          <w:iCs/>
        </w:rPr>
        <w:t>et al.</w:t>
      </w:r>
      <w:r w:rsidR="006569B2" w:rsidRPr="006569B2">
        <w:rPr>
          <w:rFonts w:ascii="Calibri" w:hAnsi="Calibri" w:cs="Calibri"/>
        </w:rPr>
        <w:t xml:space="preserve"> (2020) ‘A Motion Induced Passive Infrared (PIR) Sensor for Stationary Human Occupancy Detection’, in </w:t>
      </w:r>
      <w:r w:rsidR="006569B2" w:rsidRPr="006569B2">
        <w:rPr>
          <w:rFonts w:ascii="Calibri" w:hAnsi="Calibri" w:cs="Calibri"/>
          <w:i/>
          <w:iCs/>
        </w:rPr>
        <w:t>2020 IEEE/ION Position, Location and Navigation Symposium (PLANS)</w:t>
      </w:r>
      <w:r w:rsidR="006569B2" w:rsidRPr="006569B2">
        <w:rPr>
          <w:rFonts w:ascii="Calibri" w:hAnsi="Calibri" w:cs="Calibri"/>
        </w:rPr>
        <w:t xml:space="preserve">. </w:t>
      </w:r>
      <w:r w:rsidR="006569B2" w:rsidRPr="006569B2">
        <w:rPr>
          <w:rFonts w:ascii="Calibri" w:hAnsi="Calibri" w:cs="Calibri"/>
          <w:i/>
          <w:iCs/>
        </w:rPr>
        <w:t>2020 IEEE/ION Position, Location and Navigation Symposium (PLANS)</w:t>
      </w:r>
      <w:r w:rsidR="006569B2" w:rsidRPr="006569B2">
        <w:rPr>
          <w:rFonts w:ascii="Calibri" w:hAnsi="Calibri" w:cs="Calibri"/>
        </w:rPr>
        <w:t>, Portland, OR, USA: IEEE, pp. 1295–1304. Available at: https://doi.org/10.1109/PLANS46316.2020.9109909.</w:t>
      </w:r>
    </w:p>
    <w:p w:rsidR="006569B2" w:rsidRPr="006569B2" w:rsidRDefault="006569B2" w:rsidP="006569B2">
      <w:pPr>
        <w:pStyle w:val="Bibliography"/>
        <w:rPr>
          <w:rFonts w:ascii="Calibri" w:hAnsi="Calibri" w:cs="Calibri"/>
        </w:rPr>
      </w:pPr>
      <w:proofErr w:type="spellStart"/>
      <w:r w:rsidRPr="006569B2">
        <w:rPr>
          <w:rFonts w:ascii="Calibri" w:hAnsi="Calibri" w:cs="Calibri"/>
        </w:rPr>
        <w:t>Benezeth</w:t>
      </w:r>
      <w:proofErr w:type="spellEnd"/>
      <w:r w:rsidRPr="006569B2">
        <w:rPr>
          <w:rFonts w:ascii="Calibri" w:hAnsi="Calibri" w:cs="Calibri"/>
        </w:rPr>
        <w:t xml:space="preserve">, Y. </w:t>
      </w:r>
      <w:r w:rsidRPr="006569B2">
        <w:rPr>
          <w:rFonts w:ascii="Calibri" w:hAnsi="Calibri" w:cs="Calibri"/>
          <w:i/>
          <w:iCs/>
        </w:rPr>
        <w:t>et al.</w:t>
      </w:r>
      <w:r w:rsidRPr="006569B2">
        <w:rPr>
          <w:rFonts w:ascii="Calibri" w:hAnsi="Calibri" w:cs="Calibri"/>
        </w:rPr>
        <w:t xml:space="preserve"> (2011) ‘Towards a sensor for detecting human presence and characterizing activity’, </w:t>
      </w:r>
      <w:r w:rsidRPr="006569B2">
        <w:rPr>
          <w:rFonts w:ascii="Calibri" w:hAnsi="Calibri" w:cs="Calibri"/>
          <w:i/>
          <w:iCs/>
        </w:rPr>
        <w:t>Energy and Buildings</w:t>
      </w:r>
      <w:r w:rsidRPr="006569B2">
        <w:rPr>
          <w:rFonts w:ascii="Calibri" w:hAnsi="Calibri" w:cs="Calibri"/>
        </w:rPr>
        <w:t>, 43(2–3), pp. 305–314. Available at: https://doi.org/10.1016/j.enbuild.2010.09.014.</w:t>
      </w:r>
    </w:p>
    <w:p w:rsidR="006569B2" w:rsidRPr="006569B2" w:rsidRDefault="006569B2" w:rsidP="006569B2">
      <w:pPr>
        <w:pStyle w:val="Bibliography"/>
        <w:rPr>
          <w:rFonts w:ascii="Calibri" w:hAnsi="Calibri" w:cs="Calibri"/>
        </w:rPr>
      </w:pPr>
      <w:proofErr w:type="spellStart"/>
      <w:r w:rsidRPr="006569B2">
        <w:rPr>
          <w:rFonts w:ascii="Calibri" w:hAnsi="Calibri" w:cs="Calibri"/>
        </w:rPr>
        <w:t>Chuah</w:t>
      </w:r>
      <w:proofErr w:type="spellEnd"/>
      <w:r w:rsidRPr="006569B2">
        <w:rPr>
          <w:rFonts w:ascii="Calibri" w:hAnsi="Calibri" w:cs="Calibri"/>
        </w:rPr>
        <w:t xml:space="preserve">, F.K. and Teoh, S.S. (2020) ‘Thermal Sensor based Human Presence Detection for Smart Home Application’, in </w:t>
      </w:r>
      <w:r w:rsidRPr="006569B2">
        <w:rPr>
          <w:rFonts w:ascii="Calibri" w:hAnsi="Calibri" w:cs="Calibri"/>
          <w:i/>
          <w:iCs/>
        </w:rPr>
        <w:t>2020 10th IEEE International Conference on Control System, Computing and Engineering (ICCSCE)</w:t>
      </w:r>
      <w:r w:rsidRPr="006569B2">
        <w:rPr>
          <w:rFonts w:ascii="Calibri" w:hAnsi="Calibri" w:cs="Calibri"/>
        </w:rPr>
        <w:t xml:space="preserve">. </w:t>
      </w:r>
      <w:r w:rsidRPr="006569B2">
        <w:rPr>
          <w:rFonts w:ascii="Calibri" w:hAnsi="Calibri" w:cs="Calibri"/>
          <w:i/>
          <w:iCs/>
        </w:rPr>
        <w:t>2020 10th IEEE International Conference on Control System, Computing and Engineering (ICCSCE)</w:t>
      </w:r>
      <w:r w:rsidRPr="006569B2">
        <w:rPr>
          <w:rFonts w:ascii="Calibri" w:hAnsi="Calibri" w:cs="Calibri"/>
        </w:rPr>
        <w:t>, Penang, Malaysia: IEEE, pp. 37–41. Available at: https://doi.org/10.1109/ICCSCE50387.2020.9204940.</w:t>
      </w:r>
    </w:p>
    <w:p w:rsidR="006569B2" w:rsidRPr="006569B2" w:rsidRDefault="006569B2" w:rsidP="006569B2">
      <w:pPr>
        <w:pStyle w:val="Bibliography"/>
        <w:rPr>
          <w:rFonts w:ascii="Calibri" w:hAnsi="Calibri" w:cs="Calibri"/>
        </w:rPr>
      </w:pPr>
      <w:r w:rsidRPr="006569B2">
        <w:rPr>
          <w:rFonts w:ascii="Calibri" w:hAnsi="Calibri" w:cs="Calibri"/>
        </w:rPr>
        <w:t xml:space="preserve">Doan, T.K. </w:t>
      </w:r>
      <w:r w:rsidRPr="006569B2">
        <w:rPr>
          <w:rFonts w:ascii="Calibri" w:hAnsi="Calibri" w:cs="Calibri"/>
          <w:i/>
          <w:iCs/>
        </w:rPr>
        <w:t>et al.</w:t>
      </w:r>
      <w:r w:rsidRPr="006569B2">
        <w:rPr>
          <w:rFonts w:ascii="Calibri" w:hAnsi="Calibri" w:cs="Calibri"/>
        </w:rPr>
        <w:t xml:space="preserve"> (2024) ‘Intelligent passive infrared sensor based on learning vector quantization for human detection’, </w:t>
      </w:r>
      <w:r w:rsidRPr="006569B2">
        <w:rPr>
          <w:rFonts w:ascii="Calibri" w:hAnsi="Calibri" w:cs="Calibri"/>
          <w:i/>
          <w:iCs/>
        </w:rPr>
        <w:t>Engineering Research Express</w:t>
      </w:r>
      <w:r w:rsidRPr="006569B2">
        <w:rPr>
          <w:rFonts w:ascii="Calibri" w:hAnsi="Calibri" w:cs="Calibri"/>
        </w:rPr>
        <w:t>, 6(1), p. 015326. Available at: https://doi.org/10.1088/2631-8695/ad351e.</w:t>
      </w:r>
    </w:p>
    <w:p w:rsidR="006569B2" w:rsidRPr="006569B2" w:rsidRDefault="006569B2" w:rsidP="006569B2">
      <w:pPr>
        <w:pStyle w:val="Bibliography"/>
        <w:rPr>
          <w:rFonts w:ascii="Calibri" w:hAnsi="Calibri" w:cs="Calibri"/>
        </w:rPr>
      </w:pPr>
      <w:r w:rsidRPr="006569B2">
        <w:rPr>
          <w:rFonts w:ascii="Calibri" w:hAnsi="Calibri" w:cs="Calibri"/>
        </w:rPr>
        <w:t>Mesa-</w:t>
      </w:r>
      <w:proofErr w:type="spellStart"/>
      <w:r w:rsidRPr="006569B2">
        <w:rPr>
          <w:rFonts w:ascii="Calibri" w:hAnsi="Calibri" w:cs="Calibri"/>
        </w:rPr>
        <w:t>Cantillo</w:t>
      </w:r>
      <w:proofErr w:type="spellEnd"/>
      <w:r w:rsidRPr="006569B2">
        <w:rPr>
          <w:rFonts w:ascii="Calibri" w:hAnsi="Calibri" w:cs="Calibri"/>
        </w:rPr>
        <w:t xml:space="preserve">, C.M. </w:t>
      </w:r>
      <w:r w:rsidRPr="006569B2">
        <w:rPr>
          <w:rFonts w:ascii="Calibri" w:hAnsi="Calibri" w:cs="Calibri"/>
          <w:i/>
          <w:iCs/>
        </w:rPr>
        <w:t>et al.</w:t>
      </w:r>
      <w:r w:rsidRPr="006569B2">
        <w:rPr>
          <w:rFonts w:ascii="Calibri" w:hAnsi="Calibri" w:cs="Calibri"/>
        </w:rPr>
        <w:t xml:space="preserve"> (2023) ‘A </w:t>
      </w:r>
      <w:proofErr w:type="spellStart"/>
      <w:proofErr w:type="gramStart"/>
      <w:r w:rsidRPr="006569B2">
        <w:rPr>
          <w:rFonts w:ascii="Calibri" w:hAnsi="Calibri" w:cs="Calibri"/>
        </w:rPr>
        <w:t>Non Intrusive</w:t>
      </w:r>
      <w:proofErr w:type="spellEnd"/>
      <w:proofErr w:type="gramEnd"/>
      <w:r w:rsidRPr="006569B2">
        <w:rPr>
          <w:rFonts w:ascii="Calibri" w:hAnsi="Calibri" w:cs="Calibri"/>
        </w:rPr>
        <w:t xml:space="preserve"> Human Presence Detection Methodology Based on Channel State Information of Wi-Fi Networks’, </w:t>
      </w:r>
      <w:r w:rsidRPr="006569B2">
        <w:rPr>
          <w:rFonts w:ascii="Calibri" w:hAnsi="Calibri" w:cs="Calibri"/>
          <w:i/>
          <w:iCs/>
        </w:rPr>
        <w:t>Sensors</w:t>
      </w:r>
      <w:r w:rsidRPr="006569B2">
        <w:rPr>
          <w:rFonts w:ascii="Calibri" w:hAnsi="Calibri" w:cs="Calibri"/>
        </w:rPr>
        <w:t>, 23(1), p. 500. Available at: https://doi.org/10.3390/s23010500.</w:t>
      </w:r>
    </w:p>
    <w:p w:rsidR="006569B2" w:rsidRPr="006569B2" w:rsidRDefault="006569B2" w:rsidP="006569B2">
      <w:pPr>
        <w:pStyle w:val="Bibliography"/>
        <w:rPr>
          <w:rFonts w:ascii="Calibri" w:hAnsi="Calibri" w:cs="Calibri"/>
        </w:rPr>
      </w:pPr>
      <w:proofErr w:type="spellStart"/>
      <w:r w:rsidRPr="006569B2">
        <w:rPr>
          <w:rFonts w:ascii="Calibri" w:hAnsi="Calibri" w:cs="Calibri"/>
        </w:rPr>
        <w:t>Nanzer</w:t>
      </w:r>
      <w:proofErr w:type="spellEnd"/>
      <w:r w:rsidRPr="006569B2">
        <w:rPr>
          <w:rFonts w:ascii="Calibri" w:hAnsi="Calibri" w:cs="Calibri"/>
        </w:rPr>
        <w:t xml:space="preserve">, J.A. and Rogers, R.L. (2007) ‘Human Presence Detection Using Millimeter-Wave Radiometry’, </w:t>
      </w:r>
      <w:r w:rsidRPr="006569B2">
        <w:rPr>
          <w:rFonts w:ascii="Calibri" w:hAnsi="Calibri" w:cs="Calibri"/>
          <w:i/>
          <w:iCs/>
        </w:rPr>
        <w:t>IEEE Transactions on Microwave Theory and Techniques</w:t>
      </w:r>
      <w:r w:rsidRPr="006569B2">
        <w:rPr>
          <w:rFonts w:ascii="Calibri" w:hAnsi="Calibri" w:cs="Calibri"/>
        </w:rPr>
        <w:t>, 55(12), pp. 2727–2733. Available at: https://doi.org/10.1109/TMTT.2007.909872.</w:t>
      </w:r>
    </w:p>
    <w:p w:rsidR="006569B2" w:rsidRPr="006569B2" w:rsidRDefault="006569B2" w:rsidP="006569B2">
      <w:pPr>
        <w:pStyle w:val="Bibliography"/>
        <w:rPr>
          <w:rFonts w:ascii="Calibri" w:hAnsi="Calibri" w:cs="Calibri"/>
        </w:rPr>
      </w:pPr>
      <w:proofErr w:type="spellStart"/>
      <w:r w:rsidRPr="006569B2">
        <w:rPr>
          <w:rFonts w:ascii="Calibri" w:hAnsi="Calibri" w:cs="Calibri"/>
        </w:rPr>
        <w:t>Puurunen</w:t>
      </w:r>
      <w:proofErr w:type="spellEnd"/>
      <w:r w:rsidRPr="006569B2">
        <w:rPr>
          <w:rFonts w:ascii="Calibri" w:hAnsi="Calibri" w:cs="Calibri"/>
        </w:rPr>
        <w:t xml:space="preserve">, L. </w:t>
      </w:r>
      <w:r w:rsidRPr="006569B2">
        <w:rPr>
          <w:rFonts w:ascii="Calibri" w:hAnsi="Calibri" w:cs="Calibri"/>
          <w:i/>
          <w:iCs/>
        </w:rPr>
        <w:t>et al.</w:t>
      </w:r>
      <w:r w:rsidRPr="006569B2">
        <w:rPr>
          <w:rFonts w:ascii="Calibri" w:hAnsi="Calibri" w:cs="Calibri"/>
        </w:rPr>
        <w:t xml:space="preserve"> (2021) ‘Human Presence Detection with Thermal Sensor using Multilayer Perceptron Algorithm’, in </w:t>
      </w:r>
      <w:r w:rsidRPr="006569B2">
        <w:rPr>
          <w:rFonts w:ascii="Calibri" w:hAnsi="Calibri" w:cs="Calibri"/>
          <w:i/>
          <w:iCs/>
        </w:rPr>
        <w:t>2021 IEEE 7th World Forum on Internet of Things (WF-IoT)</w:t>
      </w:r>
      <w:r w:rsidRPr="006569B2">
        <w:rPr>
          <w:rFonts w:ascii="Calibri" w:hAnsi="Calibri" w:cs="Calibri"/>
        </w:rPr>
        <w:t xml:space="preserve">. </w:t>
      </w:r>
      <w:r w:rsidRPr="006569B2">
        <w:rPr>
          <w:rFonts w:ascii="Calibri" w:hAnsi="Calibri" w:cs="Calibri"/>
          <w:i/>
          <w:iCs/>
        </w:rPr>
        <w:t>2021 IEEE 7th World Forum on Internet of Things (WF-IoT)</w:t>
      </w:r>
      <w:r w:rsidRPr="006569B2">
        <w:rPr>
          <w:rFonts w:ascii="Calibri" w:hAnsi="Calibri" w:cs="Calibri"/>
        </w:rPr>
        <w:t>, New Orleans, LA, USA: IEEE, pp. 669–673. Available at: https://doi.org/10.1109/WF-IoT51360.2021.9595529.</w:t>
      </w:r>
    </w:p>
    <w:p w:rsidR="006569B2" w:rsidRPr="006569B2" w:rsidRDefault="006569B2" w:rsidP="006569B2">
      <w:pPr>
        <w:pStyle w:val="Bibliography"/>
        <w:rPr>
          <w:rFonts w:ascii="Calibri" w:hAnsi="Calibri" w:cs="Calibri"/>
        </w:rPr>
      </w:pPr>
      <w:r w:rsidRPr="006569B2">
        <w:rPr>
          <w:rFonts w:ascii="Calibri" w:hAnsi="Calibri" w:cs="Calibri"/>
        </w:rPr>
        <w:t xml:space="preserve">Shen, L.-H. </w:t>
      </w:r>
      <w:r w:rsidRPr="006569B2">
        <w:rPr>
          <w:rFonts w:ascii="Calibri" w:hAnsi="Calibri" w:cs="Calibri"/>
          <w:i/>
          <w:iCs/>
        </w:rPr>
        <w:t>et al.</w:t>
      </w:r>
      <w:r w:rsidRPr="006569B2">
        <w:rPr>
          <w:rFonts w:ascii="Calibri" w:hAnsi="Calibri" w:cs="Calibri"/>
        </w:rPr>
        <w:t xml:space="preserve"> (2023) ‘Time-Selective RNN for Device-Free Multi-Room Human Presence Detection Using </w:t>
      </w:r>
      <w:proofErr w:type="spellStart"/>
      <w:r w:rsidRPr="006569B2">
        <w:rPr>
          <w:rFonts w:ascii="Calibri" w:hAnsi="Calibri" w:cs="Calibri"/>
        </w:rPr>
        <w:t>WiFi</w:t>
      </w:r>
      <w:proofErr w:type="spellEnd"/>
      <w:r w:rsidRPr="006569B2">
        <w:rPr>
          <w:rFonts w:ascii="Calibri" w:hAnsi="Calibri" w:cs="Calibri"/>
        </w:rPr>
        <w:t xml:space="preserve"> CSI’. </w:t>
      </w:r>
      <w:proofErr w:type="spellStart"/>
      <w:r w:rsidRPr="006569B2">
        <w:rPr>
          <w:rFonts w:ascii="Calibri" w:hAnsi="Calibri" w:cs="Calibri"/>
        </w:rPr>
        <w:t>arXiv</w:t>
      </w:r>
      <w:proofErr w:type="spellEnd"/>
      <w:r w:rsidRPr="006569B2">
        <w:rPr>
          <w:rFonts w:ascii="Calibri" w:hAnsi="Calibri" w:cs="Calibri"/>
        </w:rPr>
        <w:t>. Available at: https://doi.org/10.48550/arXiv.2304.13107.</w:t>
      </w:r>
    </w:p>
    <w:p w:rsidR="006569B2" w:rsidRPr="006569B2" w:rsidRDefault="006569B2" w:rsidP="006569B2">
      <w:pPr>
        <w:pStyle w:val="Bibliography"/>
        <w:rPr>
          <w:rFonts w:ascii="Calibri" w:hAnsi="Calibri" w:cs="Calibri"/>
        </w:rPr>
      </w:pPr>
      <w:proofErr w:type="spellStart"/>
      <w:r w:rsidRPr="006569B2">
        <w:rPr>
          <w:rFonts w:ascii="Calibri" w:hAnsi="Calibri" w:cs="Calibri"/>
        </w:rPr>
        <w:t>Shokrollahi</w:t>
      </w:r>
      <w:proofErr w:type="spellEnd"/>
      <w:r w:rsidRPr="006569B2">
        <w:rPr>
          <w:rFonts w:ascii="Calibri" w:hAnsi="Calibri" w:cs="Calibri"/>
        </w:rPr>
        <w:t xml:space="preserve">, A. </w:t>
      </w:r>
      <w:r w:rsidRPr="006569B2">
        <w:rPr>
          <w:rFonts w:ascii="Calibri" w:hAnsi="Calibri" w:cs="Calibri"/>
          <w:i/>
          <w:iCs/>
        </w:rPr>
        <w:t>et al.</w:t>
      </w:r>
      <w:r w:rsidRPr="006569B2">
        <w:rPr>
          <w:rFonts w:ascii="Calibri" w:hAnsi="Calibri" w:cs="Calibri"/>
        </w:rPr>
        <w:t xml:space="preserve"> (2024) ‘Passive Infrared Sensor-Based Occupancy Monitoring in Smart Buildings: A Review of Methodologies and Machine Learning Approaches’, </w:t>
      </w:r>
      <w:r w:rsidRPr="006569B2">
        <w:rPr>
          <w:rFonts w:ascii="Calibri" w:hAnsi="Calibri" w:cs="Calibri"/>
          <w:i/>
          <w:iCs/>
        </w:rPr>
        <w:t>Sensors</w:t>
      </w:r>
      <w:r w:rsidRPr="006569B2">
        <w:rPr>
          <w:rFonts w:ascii="Calibri" w:hAnsi="Calibri" w:cs="Calibri"/>
        </w:rPr>
        <w:t>, 24(5), p. 1533. Available at: https://doi.org/10.3390/s24051533.</w:t>
      </w:r>
    </w:p>
    <w:p w:rsidR="006569B2" w:rsidRPr="006569B2" w:rsidRDefault="006569B2" w:rsidP="006569B2">
      <w:pPr>
        <w:pStyle w:val="Bibliography"/>
        <w:rPr>
          <w:rFonts w:ascii="Calibri" w:hAnsi="Calibri" w:cs="Calibri"/>
        </w:rPr>
      </w:pPr>
      <w:r w:rsidRPr="006569B2">
        <w:rPr>
          <w:rFonts w:ascii="Calibri" w:hAnsi="Calibri" w:cs="Calibri"/>
        </w:rPr>
        <w:t xml:space="preserve">Zhang, Y. </w:t>
      </w:r>
      <w:r w:rsidRPr="006569B2">
        <w:rPr>
          <w:rFonts w:ascii="Calibri" w:hAnsi="Calibri" w:cs="Calibri"/>
          <w:i/>
          <w:iCs/>
        </w:rPr>
        <w:t>et al.</w:t>
      </w:r>
      <w:r w:rsidRPr="006569B2">
        <w:rPr>
          <w:rFonts w:ascii="Calibri" w:hAnsi="Calibri" w:cs="Calibri"/>
        </w:rPr>
        <w:t xml:space="preserve"> (2024) ‘</w:t>
      </w:r>
      <w:proofErr w:type="spellStart"/>
      <w:r w:rsidRPr="006569B2">
        <w:rPr>
          <w:rFonts w:ascii="Calibri" w:hAnsi="Calibri" w:cs="Calibri"/>
        </w:rPr>
        <w:t>WiFi</w:t>
      </w:r>
      <w:proofErr w:type="spellEnd"/>
      <w:r w:rsidRPr="006569B2">
        <w:rPr>
          <w:rFonts w:ascii="Calibri" w:hAnsi="Calibri" w:cs="Calibri"/>
        </w:rPr>
        <w:t xml:space="preserve">-based non-contact human presence detection technology’, </w:t>
      </w:r>
      <w:r w:rsidRPr="006569B2">
        <w:rPr>
          <w:rFonts w:ascii="Calibri" w:hAnsi="Calibri" w:cs="Calibri"/>
          <w:i/>
          <w:iCs/>
        </w:rPr>
        <w:t>Scientific Reports</w:t>
      </w:r>
      <w:r w:rsidRPr="006569B2">
        <w:rPr>
          <w:rFonts w:ascii="Calibri" w:hAnsi="Calibri" w:cs="Calibri"/>
        </w:rPr>
        <w:t>, 14(1), p. 3605. Available at: https://doi.org/10.1038/s41598-024-54077-x.</w:t>
      </w:r>
    </w:p>
    <w:p w:rsidR="00D86932" w:rsidRPr="00D86932" w:rsidRDefault="00D86932" w:rsidP="00D86932">
      <w:r>
        <w:fldChar w:fldCharType="end"/>
      </w:r>
    </w:p>
    <w:sectPr w:rsidR="00D86932" w:rsidRPr="00D869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C12F9" w:rsidRDefault="004C12F9" w:rsidP="005F53CC">
      <w:pPr>
        <w:spacing w:after="0" w:line="240" w:lineRule="auto"/>
      </w:pPr>
      <w:r>
        <w:separator/>
      </w:r>
    </w:p>
  </w:endnote>
  <w:endnote w:type="continuationSeparator" w:id="0">
    <w:p w:rsidR="004C12F9" w:rsidRDefault="004C12F9" w:rsidP="005F53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1725279"/>
      <w:docPartObj>
        <w:docPartGallery w:val="Page Numbers (Bottom of Page)"/>
        <w:docPartUnique/>
      </w:docPartObj>
    </w:sdtPr>
    <w:sdtEndPr>
      <w:rPr>
        <w:noProof/>
      </w:rPr>
    </w:sdtEndPr>
    <w:sdtContent>
      <w:p w:rsidR="003935EC" w:rsidRDefault="003935E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3935EC" w:rsidRDefault="003935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C12F9" w:rsidRDefault="004C12F9" w:rsidP="005F53CC">
      <w:pPr>
        <w:spacing w:after="0" w:line="240" w:lineRule="auto"/>
      </w:pPr>
      <w:r>
        <w:separator/>
      </w:r>
    </w:p>
  </w:footnote>
  <w:footnote w:type="continuationSeparator" w:id="0">
    <w:p w:rsidR="004C12F9" w:rsidRDefault="004C12F9" w:rsidP="005F53C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5A34C1"/>
    <w:multiLevelType w:val="hybridMultilevel"/>
    <w:tmpl w:val="2F36A40E"/>
    <w:lvl w:ilvl="0" w:tplc="91EC86E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326199"/>
    <w:multiLevelType w:val="hybridMultilevel"/>
    <w:tmpl w:val="8968CF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8F1"/>
    <w:rsid w:val="000B5EBF"/>
    <w:rsid w:val="001C3667"/>
    <w:rsid w:val="001F3DAF"/>
    <w:rsid w:val="00283C98"/>
    <w:rsid w:val="002960DC"/>
    <w:rsid w:val="002C68B8"/>
    <w:rsid w:val="002D0B8E"/>
    <w:rsid w:val="002E5C0B"/>
    <w:rsid w:val="00331211"/>
    <w:rsid w:val="00364CE0"/>
    <w:rsid w:val="003735CA"/>
    <w:rsid w:val="003935EC"/>
    <w:rsid w:val="00443F26"/>
    <w:rsid w:val="004C12F9"/>
    <w:rsid w:val="005F53CC"/>
    <w:rsid w:val="006569B2"/>
    <w:rsid w:val="00707D2F"/>
    <w:rsid w:val="00757167"/>
    <w:rsid w:val="007C4EB4"/>
    <w:rsid w:val="0083082E"/>
    <w:rsid w:val="008870FA"/>
    <w:rsid w:val="008A00FB"/>
    <w:rsid w:val="00AD4476"/>
    <w:rsid w:val="00B608EA"/>
    <w:rsid w:val="00B638F1"/>
    <w:rsid w:val="00B72CB8"/>
    <w:rsid w:val="00BA35D3"/>
    <w:rsid w:val="00BC5124"/>
    <w:rsid w:val="00BF4B1F"/>
    <w:rsid w:val="00BF5E59"/>
    <w:rsid w:val="00C2726B"/>
    <w:rsid w:val="00D86932"/>
    <w:rsid w:val="00DD0732"/>
    <w:rsid w:val="00F815EF"/>
    <w:rsid w:val="00F81FB1"/>
    <w:rsid w:val="00F903FD"/>
    <w:rsid w:val="00F9459C"/>
    <w:rsid w:val="00FD09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E75F74"/>
  <w15:chartTrackingRefBased/>
  <w15:docId w15:val="{485CB4B1-13C9-4E4E-85EB-1A9C5FC6F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6932"/>
    <w:pPr>
      <w:keepNext/>
      <w:keepLines/>
      <w:spacing w:before="240" w:after="240"/>
      <w:outlineLvl w:val="0"/>
    </w:pPr>
    <w:rPr>
      <w:rFonts w:ascii="Calibri" w:eastAsiaTheme="majorEastAsia" w:hAnsi="Calibri" w:cstheme="majorBidi"/>
      <w:b/>
      <w:color w:val="000000" w:themeColor="text1"/>
      <w:sz w:val="28"/>
      <w:szCs w:val="32"/>
    </w:rPr>
  </w:style>
  <w:style w:type="paragraph" w:styleId="Heading2">
    <w:name w:val="heading 2"/>
    <w:basedOn w:val="Normal"/>
    <w:next w:val="Normal"/>
    <w:link w:val="Heading2Char"/>
    <w:uiPriority w:val="9"/>
    <w:unhideWhenUsed/>
    <w:qFormat/>
    <w:rsid w:val="00D86932"/>
    <w:pPr>
      <w:keepNext/>
      <w:keepLines/>
      <w:spacing w:before="40" w:line="276" w:lineRule="auto"/>
      <w:outlineLvl w:val="1"/>
    </w:pPr>
    <w:rPr>
      <w:rFonts w:ascii="Calibri" w:eastAsiaTheme="majorEastAsia" w:hAnsi="Calibri" w:cstheme="majorBidi"/>
      <w:b/>
      <w:color w:val="000000" w:themeColor="text1"/>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6932"/>
    <w:rPr>
      <w:rFonts w:ascii="Calibri" w:eastAsiaTheme="majorEastAsia" w:hAnsi="Calibri" w:cstheme="majorBidi"/>
      <w:b/>
      <w:color w:val="000000" w:themeColor="text1"/>
      <w:sz w:val="28"/>
      <w:szCs w:val="32"/>
    </w:rPr>
  </w:style>
  <w:style w:type="character" w:customStyle="1" w:styleId="Heading2Char">
    <w:name w:val="Heading 2 Char"/>
    <w:basedOn w:val="DefaultParagraphFont"/>
    <w:link w:val="Heading2"/>
    <w:uiPriority w:val="9"/>
    <w:rsid w:val="00D86932"/>
    <w:rPr>
      <w:rFonts w:ascii="Calibri" w:eastAsiaTheme="majorEastAsia" w:hAnsi="Calibri" w:cstheme="majorBidi"/>
      <w:b/>
      <w:color w:val="000000" w:themeColor="text1"/>
      <w:sz w:val="24"/>
      <w:szCs w:val="26"/>
    </w:rPr>
  </w:style>
  <w:style w:type="paragraph" w:styleId="Header">
    <w:name w:val="header"/>
    <w:basedOn w:val="Normal"/>
    <w:link w:val="HeaderChar"/>
    <w:uiPriority w:val="99"/>
    <w:unhideWhenUsed/>
    <w:rsid w:val="005F53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53CC"/>
  </w:style>
  <w:style w:type="paragraph" w:styleId="Footer">
    <w:name w:val="footer"/>
    <w:basedOn w:val="Normal"/>
    <w:link w:val="FooterChar"/>
    <w:uiPriority w:val="99"/>
    <w:unhideWhenUsed/>
    <w:rsid w:val="005F53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53CC"/>
  </w:style>
  <w:style w:type="paragraph" w:styleId="Bibliography">
    <w:name w:val="Bibliography"/>
    <w:basedOn w:val="Normal"/>
    <w:next w:val="Normal"/>
    <w:uiPriority w:val="37"/>
    <w:unhideWhenUsed/>
    <w:rsid w:val="00D86932"/>
    <w:pPr>
      <w:spacing w:after="240" w:line="240" w:lineRule="auto"/>
    </w:pPr>
  </w:style>
  <w:style w:type="paragraph" w:styleId="ListParagraph">
    <w:name w:val="List Paragraph"/>
    <w:basedOn w:val="Normal"/>
    <w:uiPriority w:val="34"/>
    <w:qFormat/>
    <w:rsid w:val="00F9459C"/>
    <w:pPr>
      <w:ind w:left="720"/>
      <w:contextualSpacing/>
    </w:pPr>
    <w:rPr>
      <w:rFonts w:ascii="Times New Roman" w:hAnsi="Times New Roman"/>
      <w:sz w:val="24"/>
    </w:rPr>
  </w:style>
  <w:style w:type="character" w:styleId="Hyperlink">
    <w:name w:val="Hyperlink"/>
    <w:basedOn w:val="DefaultParagraphFont"/>
    <w:uiPriority w:val="99"/>
    <w:semiHidden/>
    <w:unhideWhenUsed/>
    <w:rsid w:val="00F9459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600541">
      <w:bodyDiv w:val="1"/>
      <w:marLeft w:val="0"/>
      <w:marRight w:val="0"/>
      <w:marTop w:val="0"/>
      <w:marBottom w:val="0"/>
      <w:divBdr>
        <w:top w:val="none" w:sz="0" w:space="0" w:color="auto"/>
        <w:left w:val="none" w:sz="0" w:space="0" w:color="auto"/>
        <w:bottom w:val="none" w:sz="0" w:space="0" w:color="auto"/>
        <w:right w:val="none" w:sz="0" w:space="0" w:color="auto"/>
      </w:divBdr>
    </w:div>
    <w:div w:id="819880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27</TotalTime>
  <Pages>3</Pages>
  <Words>6174</Words>
  <Characters>38038</Characters>
  <Application>Microsoft Office Word</Application>
  <DocSecurity>0</DocSecurity>
  <Lines>53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5</cp:revision>
  <dcterms:created xsi:type="dcterms:W3CDTF">2025-02-17T10:42:00Z</dcterms:created>
  <dcterms:modified xsi:type="dcterms:W3CDTF">2025-02-18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5e8025e-661d-4669-9908-226f9d7a08c8</vt:lpwstr>
  </property>
  <property fmtid="{D5CDD505-2E9C-101B-9397-08002B2CF9AE}" pid="3" name="ZOTERO_PREF_1">
    <vt:lpwstr>&lt;data data-version="3" zotero-version="6.0.36"&gt;&lt;session id="tcFm2hVu"/&gt;&lt;style id="http://www.zotero.org/styles/harvard-cite-them-right" hasBibliography="1" bibliographyStyleHasBeenSet="1"/&gt;&lt;prefs&gt;&lt;pref name="fieldType" value="Field"/&gt;&lt;/prefs&gt;&lt;/data&gt;</vt:lpwstr>
  </property>
</Properties>
</file>